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2CF860" w14:textId="77777777" w:rsidR="007D2BB5" w:rsidRPr="003521C0" w:rsidRDefault="007D2BB5" w:rsidP="00AA5A60">
      <w:pPr>
        <w:spacing w:line="360" w:lineRule="auto"/>
        <w:rPr>
          <w:b/>
          <w:sz w:val="32"/>
        </w:rPr>
      </w:pPr>
      <w:r w:rsidRPr="003521C0">
        <w:rPr>
          <w:b/>
          <w:sz w:val="32"/>
        </w:rPr>
        <w:t>Thinking through the multimodal treatment of localised oesophageal cancer: the point of view of the surgeon</w:t>
      </w:r>
    </w:p>
    <w:p w14:paraId="42417D8D" w14:textId="3B8D8B9E" w:rsidR="007D2BB5" w:rsidRDefault="00FB7ECB" w:rsidP="00AA5A60">
      <w:pPr>
        <w:spacing w:line="360" w:lineRule="auto"/>
        <w:rPr>
          <w:vertAlign w:val="superscript"/>
        </w:rPr>
      </w:pPr>
      <w:r w:rsidRPr="00FB7ECB">
        <w:t>Philip H Pucher</w:t>
      </w:r>
      <w:r w:rsidR="00BC0530">
        <w:rPr>
          <w:vertAlign w:val="superscript"/>
        </w:rPr>
        <w:t>1</w:t>
      </w:r>
      <w:r w:rsidR="00A00281">
        <w:t xml:space="preserve">, </w:t>
      </w:r>
      <w:r w:rsidR="004D2E16">
        <w:t>Bas</w:t>
      </w:r>
      <w:r w:rsidR="00BC0530">
        <w:t xml:space="preserve"> PL </w:t>
      </w:r>
      <w:r w:rsidR="004D2E16">
        <w:t>Wijnhoven</w:t>
      </w:r>
      <w:r w:rsidR="00BC0530">
        <w:rPr>
          <w:vertAlign w:val="superscript"/>
        </w:rPr>
        <w:t>2</w:t>
      </w:r>
      <w:r w:rsidR="004D2E16">
        <w:t xml:space="preserve">, </w:t>
      </w:r>
      <w:r w:rsidR="00A00281">
        <w:t>Tim</w:t>
      </w:r>
      <w:r w:rsidR="00A5113A">
        <w:t>othy J</w:t>
      </w:r>
      <w:r w:rsidR="00A00281">
        <w:t xml:space="preserve"> Underwood</w:t>
      </w:r>
      <w:r w:rsidR="00A00281" w:rsidRPr="00A00281">
        <w:rPr>
          <w:vertAlign w:val="superscript"/>
        </w:rPr>
        <w:t>3</w:t>
      </w:r>
      <w:r w:rsidR="00A00281">
        <w:t xml:space="preserve">, </w:t>
      </w:r>
      <w:r w:rsidR="004D2E16">
        <w:t xml:space="preserve">John </w:t>
      </w:r>
      <w:r w:rsidR="00BC0530">
        <w:t xml:space="preserve">V </w:t>
      </w:r>
      <w:r w:rsidR="004D2E16">
        <w:t>Reynolds</w:t>
      </w:r>
      <w:r w:rsidR="00A00281">
        <w:rPr>
          <w:vertAlign w:val="superscript"/>
        </w:rPr>
        <w:t>4</w:t>
      </w:r>
      <w:r w:rsidR="004D2E16">
        <w:t xml:space="preserve">, </w:t>
      </w:r>
      <w:r w:rsidRPr="00FB7ECB">
        <w:t>Andrew R Dav</w:t>
      </w:r>
      <w:r>
        <w:t>ies</w:t>
      </w:r>
      <w:r w:rsidR="00BC0530">
        <w:rPr>
          <w:vertAlign w:val="superscript"/>
        </w:rPr>
        <w:t>1</w:t>
      </w:r>
      <w:r w:rsidR="00A00281">
        <w:rPr>
          <w:vertAlign w:val="superscript"/>
        </w:rPr>
        <w:t>,5</w:t>
      </w:r>
    </w:p>
    <w:p w14:paraId="158B3A72" w14:textId="0E431A07" w:rsidR="00BC0530" w:rsidRPr="00BC0530" w:rsidRDefault="00BC0530" w:rsidP="00AA5A60">
      <w:pPr>
        <w:spacing w:line="360" w:lineRule="auto"/>
      </w:pPr>
      <w:r>
        <w:rPr>
          <w:vertAlign w:val="superscript"/>
        </w:rPr>
        <w:t xml:space="preserve">1 </w:t>
      </w:r>
      <w:r>
        <w:t>Department of Surgery, Guys and St Thomas’ NHS Foundation Trust, London, UK</w:t>
      </w:r>
    </w:p>
    <w:p w14:paraId="515DAFF3" w14:textId="37EEE84B" w:rsidR="00BC0530" w:rsidRDefault="00BC0530" w:rsidP="00AA5A60">
      <w:pPr>
        <w:spacing w:line="360" w:lineRule="auto"/>
      </w:pPr>
      <w:r>
        <w:rPr>
          <w:vertAlign w:val="superscript"/>
        </w:rPr>
        <w:t xml:space="preserve">2 </w:t>
      </w:r>
      <w:r w:rsidRPr="00BC0530">
        <w:t>Department of Surgery, Erasmus MC-Erasmus University Medical Centre, Rotterdam, The Netherlands</w:t>
      </w:r>
    </w:p>
    <w:p w14:paraId="63524994" w14:textId="0F1956E5" w:rsidR="00A00281" w:rsidRPr="00BC0530" w:rsidRDefault="00A00281" w:rsidP="00AA5A60">
      <w:pPr>
        <w:spacing w:line="360" w:lineRule="auto"/>
      </w:pPr>
      <w:r w:rsidRPr="00A00281">
        <w:rPr>
          <w:vertAlign w:val="superscript"/>
        </w:rPr>
        <w:t>3</w:t>
      </w:r>
      <w:r w:rsidR="00A5113A">
        <w:rPr>
          <w:vertAlign w:val="superscript"/>
        </w:rPr>
        <w:t xml:space="preserve"> </w:t>
      </w:r>
      <w:r w:rsidR="003F3723" w:rsidRPr="003F3723">
        <w:t>School of Cancer Sciences, Faculty of Medicine, University of Southampton</w:t>
      </w:r>
    </w:p>
    <w:p w14:paraId="1D66FEB1" w14:textId="312E211A" w:rsidR="00BC0530" w:rsidRDefault="00A00281" w:rsidP="00AA5A60">
      <w:pPr>
        <w:spacing w:line="360" w:lineRule="auto"/>
      </w:pPr>
      <w:r>
        <w:rPr>
          <w:vertAlign w:val="superscript"/>
        </w:rPr>
        <w:t>4</w:t>
      </w:r>
      <w:r w:rsidR="00BC0530">
        <w:rPr>
          <w:vertAlign w:val="superscript"/>
        </w:rPr>
        <w:t xml:space="preserve"> </w:t>
      </w:r>
      <w:r w:rsidR="00BC0530">
        <w:t xml:space="preserve">Department of Surgery, </w:t>
      </w:r>
      <w:r w:rsidR="00BC0530" w:rsidRPr="00BC0530">
        <w:t xml:space="preserve">National </w:t>
      </w:r>
      <w:r w:rsidR="000B39FA">
        <w:t>Oe</w:t>
      </w:r>
      <w:r w:rsidR="00BC0530" w:rsidRPr="00BC0530">
        <w:t>sophageal and Gastric Center, St. James's Hospital and Trinity College</w:t>
      </w:r>
      <w:r w:rsidR="00BC0530">
        <w:t>,</w:t>
      </w:r>
      <w:r w:rsidR="00BC0530" w:rsidRPr="00BC0530">
        <w:t xml:space="preserve"> Dublin, Ireland</w:t>
      </w:r>
    </w:p>
    <w:p w14:paraId="35286430" w14:textId="0063DC56" w:rsidR="00A00281" w:rsidRPr="00BC0530" w:rsidRDefault="00A00281" w:rsidP="00AA5A60">
      <w:pPr>
        <w:spacing w:line="360" w:lineRule="auto"/>
      </w:pPr>
      <w:r w:rsidRPr="00A5113A">
        <w:rPr>
          <w:vertAlign w:val="superscript"/>
        </w:rPr>
        <w:t>5</w:t>
      </w:r>
      <w:r w:rsidR="00A5113A">
        <w:t xml:space="preserve"> </w:t>
      </w:r>
      <w:r>
        <w:t>King’s College London, London, UK</w:t>
      </w:r>
    </w:p>
    <w:p w14:paraId="657A5BAB" w14:textId="77777777" w:rsidR="00FB7ECB" w:rsidRPr="00FB7ECB" w:rsidRDefault="00FB7ECB" w:rsidP="00AA5A60">
      <w:pPr>
        <w:spacing w:line="360" w:lineRule="auto"/>
      </w:pPr>
    </w:p>
    <w:p w14:paraId="563122ED" w14:textId="77777777" w:rsidR="00034B50" w:rsidRDefault="00034B50">
      <w:r>
        <w:t>Corresponding author:</w:t>
      </w:r>
    </w:p>
    <w:p w14:paraId="3D058EB6" w14:textId="0505C10D" w:rsidR="00034B50" w:rsidRDefault="00034B50">
      <w:r>
        <w:t>Mr Andrew Davies</w:t>
      </w:r>
    </w:p>
    <w:p w14:paraId="48CBD016" w14:textId="0E2E6BB9" w:rsidR="00034B50" w:rsidRDefault="00034B50">
      <w:r>
        <w:t>Consultant Upper GI Surgeon</w:t>
      </w:r>
    </w:p>
    <w:p w14:paraId="1C2AF8EE" w14:textId="77777777" w:rsidR="00034B50" w:rsidRDefault="00034B50">
      <w:r>
        <w:t>Guys and St Thomas’ NHS Foundation Trust, London</w:t>
      </w:r>
    </w:p>
    <w:p w14:paraId="579F235B" w14:textId="25E74B63" w:rsidR="00BC0530" w:rsidRDefault="00034B50">
      <w:r>
        <w:t>Andrew.davies1@gstt.nhs.uk</w:t>
      </w:r>
      <w:r w:rsidR="00BC0530">
        <w:br w:type="page"/>
      </w:r>
    </w:p>
    <w:p w14:paraId="3543CAC4" w14:textId="04C684B8" w:rsidR="00034B50" w:rsidRDefault="00034B50"/>
    <w:p w14:paraId="1BF15658" w14:textId="77777777" w:rsidR="00034B50" w:rsidRDefault="00034B50">
      <w:r>
        <w:rPr>
          <w:b/>
          <w:bCs/>
        </w:rPr>
        <w:t>Abstract</w:t>
      </w:r>
    </w:p>
    <w:p w14:paraId="1698B165" w14:textId="77777777" w:rsidR="00034B50" w:rsidRDefault="00034B50" w:rsidP="00034B50">
      <w:pPr>
        <w:spacing w:line="360" w:lineRule="auto"/>
      </w:pPr>
    </w:p>
    <w:p w14:paraId="2F313336" w14:textId="097CF03E" w:rsidR="00034B50" w:rsidRPr="00034B50" w:rsidRDefault="00034B50" w:rsidP="00034B50">
      <w:pPr>
        <w:spacing w:line="360" w:lineRule="auto"/>
      </w:pPr>
      <w:r w:rsidRPr="00034B50">
        <w:rPr>
          <w:i/>
          <w:iCs/>
        </w:rPr>
        <w:t>Purpose of review</w:t>
      </w:r>
      <w:r>
        <w:rPr>
          <w:i/>
          <w:iCs/>
        </w:rPr>
        <w:t xml:space="preserve">:  </w:t>
      </w:r>
      <w:r>
        <w:t>This review examines current developments and controversies in the multimodal management of oesophageal cancer, with an emphasis on surgical dilemmas and outcomes from the surgeon’s perspective.</w:t>
      </w:r>
    </w:p>
    <w:p w14:paraId="1D0562A6" w14:textId="0A52D2E3" w:rsidR="00034B50" w:rsidRPr="00034B50" w:rsidRDefault="00034B50" w:rsidP="00034B50">
      <w:pPr>
        <w:spacing w:line="360" w:lineRule="auto"/>
      </w:pPr>
      <w:r w:rsidRPr="00034B50">
        <w:rPr>
          <w:i/>
          <w:iCs/>
        </w:rPr>
        <w:t>Recent findings</w:t>
      </w:r>
      <w:r>
        <w:rPr>
          <w:i/>
          <w:iCs/>
        </w:rPr>
        <w:t xml:space="preserve">:  </w:t>
      </w:r>
      <w:r>
        <w:t>Despite the advancement of oncological neoadjuvant treatments, there is still no consensus on what regimen is superior.  The majority of patients may still fail to respond to neoadjuvant therapy and suffer potential harm without any survival advantage as a result.  In patients who do not respond, adjuvant therapy is still often recommended after surgery despite any evidence for its benefit.  We examine the implications of different regimens and treatment approaches for both squamous cell cancer and adenocarcinoma of the oesophagus.</w:t>
      </w:r>
    </w:p>
    <w:p w14:paraId="3C938CE8" w14:textId="0B1C96BA" w:rsidR="00034B50" w:rsidRPr="00034B50" w:rsidRDefault="00034B50" w:rsidP="00034B50">
      <w:pPr>
        <w:spacing w:line="360" w:lineRule="auto"/>
      </w:pPr>
      <w:r w:rsidRPr="00034B50">
        <w:rPr>
          <w:i/>
          <w:iCs/>
        </w:rPr>
        <w:t>Summary</w:t>
      </w:r>
      <w:r>
        <w:rPr>
          <w:i/>
          <w:iCs/>
        </w:rPr>
        <w:t xml:space="preserve">:  </w:t>
      </w:r>
      <w:r>
        <w:t>The efficacy of neoadjuvant treatment is highly variable and likely relates to variability of tumour biology.  Ongoing work to identify responders, or optimise treatment on an individual patients, should increase the efficacy of multimodal therapy and improve patient outcomes.</w:t>
      </w:r>
    </w:p>
    <w:p w14:paraId="53C7137E" w14:textId="77777777" w:rsidR="00034B50" w:rsidRDefault="00034B50"/>
    <w:p w14:paraId="0E6A7E65" w14:textId="5EBC5902" w:rsidR="00034B50" w:rsidRDefault="00034B50">
      <w:r w:rsidRPr="00034B50">
        <w:rPr>
          <w:i/>
          <w:iCs/>
        </w:rPr>
        <w:t>Keywords</w:t>
      </w:r>
      <w:r>
        <w:t>:  surgery, salvage, oesophagogastric, junctional, oesophagectomy, oesophagogastrectomy</w:t>
      </w:r>
      <w:r>
        <w:br w:type="page"/>
      </w:r>
    </w:p>
    <w:p w14:paraId="5CD87820" w14:textId="4EB9E29D" w:rsidR="00CD5ECA" w:rsidRDefault="00CD5ECA"/>
    <w:p w14:paraId="0E44CA0D" w14:textId="77777777" w:rsidR="00CD5ECA" w:rsidRDefault="00CD5ECA"/>
    <w:p w14:paraId="4E62C697" w14:textId="4E61E2DD" w:rsidR="00CD5ECA" w:rsidRPr="00E04EDC" w:rsidRDefault="00E04EDC">
      <w:pPr>
        <w:rPr>
          <w:b/>
          <w:bCs/>
          <w:sz w:val="28"/>
          <w:szCs w:val="28"/>
        </w:rPr>
      </w:pPr>
      <w:r w:rsidRPr="00E04EDC">
        <w:rPr>
          <w:b/>
          <w:bCs/>
          <w:sz w:val="28"/>
          <w:szCs w:val="28"/>
        </w:rPr>
        <w:t>Introduction</w:t>
      </w:r>
    </w:p>
    <w:p w14:paraId="66A68372" w14:textId="7A13A9CC" w:rsidR="006527E5" w:rsidRDefault="000B39FA" w:rsidP="003521C0">
      <w:pPr>
        <w:spacing w:line="360" w:lineRule="auto"/>
        <w:ind w:firstLine="284"/>
      </w:pPr>
      <w:r>
        <w:t xml:space="preserve"> </w:t>
      </w:r>
      <w:r w:rsidR="00BF460B">
        <w:t>C</w:t>
      </w:r>
      <w:r>
        <w:t>ombinations of radical surgery, chemotherapy and radiation therapy</w:t>
      </w:r>
      <w:r w:rsidR="00BF460B">
        <w:t xml:space="preserve"> represent the modern  approaches to the</w:t>
      </w:r>
      <w:r w:rsidR="00A257C6">
        <w:t xml:space="preserve"> curative treatment</w:t>
      </w:r>
      <w:r>
        <w:t xml:space="preserve"> of locally advanced oesophageal cancer, defined as clinical stage II or III (</w:t>
      </w:r>
      <w:r w:rsidRPr="003521C0">
        <w:rPr>
          <w:u w:val="single"/>
        </w:rPr>
        <w:t>&gt;</w:t>
      </w:r>
      <w:r>
        <w:t>cT3,</w:t>
      </w:r>
      <w:r w:rsidR="00475446">
        <w:t xml:space="preserve"> </w:t>
      </w:r>
      <w:r>
        <w:t>N</w:t>
      </w:r>
      <w:r w:rsidR="00BD7334">
        <w:t xml:space="preserve"> </w:t>
      </w:r>
      <w:r>
        <w:t>any, M0)</w:t>
      </w:r>
      <w:r w:rsidR="00A257C6">
        <w:t>.</w:t>
      </w:r>
      <w:r w:rsidR="00636BE0">
        <w:t xml:space="preserve"> </w:t>
      </w:r>
      <w:r>
        <w:t>Technical and scientific advances</w:t>
      </w:r>
      <w:r w:rsidR="00A257C6">
        <w:t xml:space="preserve"> </w:t>
      </w:r>
      <w:r>
        <w:t xml:space="preserve">continue to </w:t>
      </w:r>
      <w:r w:rsidR="00A257C6">
        <w:t>increase the</w:t>
      </w:r>
      <w:r>
        <w:t xml:space="preserve">rapeutic options, and increase the scope of discussion at </w:t>
      </w:r>
      <w:r w:rsidR="00475446">
        <w:t>multidisciplinary</w:t>
      </w:r>
      <w:r w:rsidR="007D051F">
        <w:t xml:space="preserve"> meetings. </w:t>
      </w:r>
    </w:p>
    <w:p w14:paraId="221B99F9" w14:textId="57F304D9" w:rsidR="00E70386" w:rsidRDefault="006527E5" w:rsidP="003521C0">
      <w:pPr>
        <w:spacing w:line="360" w:lineRule="auto"/>
        <w:ind w:firstLine="284"/>
      </w:pPr>
      <w:r>
        <w:t xml:space="preserve">There are myriad topics to </w:t>
      </w:r>
      <w:r w:rsidR="00A257C6">
        <w:t>consider</w:t>
      </w:r>
      <w:r>
        <w:t xml:space="preserve">. </w:t>
      </w:r>
      <w:r w:rsidR="000B39FA">
        <w:t>In this article</w:t>
      </w:r>
      <w:r w:rsidR="00BD7334">
        <w:t>,</w:t>
      </w:r>
      <w:r w:rsidR="00E70386">
        <w:t xml:space="preserve"> </w:t>
      </w:r>
      <w:r>
        <w:t>from a surgeon</w:t>
      </w:r>
      <w:r w:rsidR="00636BE0">
        <w:t>’</w:t>
      </w:r>
      <w:r>
        <w:t xml:space="preserve">s perspective, </w:t>
      </w:r>
      <w:r w:rsidR="00E70386">
        <w:t xml:space="preserve">we </w:t>
      </w:r>
      <w:r>
        <w:t>have focused on key areas of current interest and relevance</w:t>
      </w:r>
      <w:r w:rsidR="00E70386">
        <w:t xml:space="preserve"> across </w:t>
      </w:r>
      <w:r w:rsidR="00434183">
        <w:t>the following</w:t>
      </w:r>
      <w:r w:rsidR="00E70386">
        <w:t xml:space="preserve"> domains:</w:t>
      </w:r>
    </w:p>
    <w:p w14:paraId="50FF6C25" w14:textId="77777777" w:rsidR="00CC6481" w:rsidRDefault="000B3924" w:rsidP="00CC6481">
      <w:pPr>
        <w:pStyle w:val="ListParagraph"/>
        <w:numPr>
          <w:ilvl w:val="0"/>
          <w:numId w:val="3"/>
        </w:numPr>
        <w:spacing w:line="360" w:lineRule="auto"/>
      </w:pPr>
      <w:r>
        <w:t>Type of n</w:t>
      </w:r>
      <w:r w:rsidR="004A4590">
        <w:t xml:space="preserve">eoadjuvant therapy </w:t>
      </w:r>
      <w:r w:rsidR="00BF460B">
        <w:t xml:space="preserve">for </w:t>
      </w:r>
      <w:r w:rsidR="004A4590">
        <w:t xml:space="preserve">adenocarcinoma </w:t>
      </w:r>
      <w:r w:rsidR="00BF460B">
        <w:t>of the oesophagus (OAC) and gastro-oesophageal junction</w:t>
      </w:r>
    </w:p>
    <w:p w14:paraId="17EE99AF" w14:textId="49F17CBA" w:rsidR="00E70386" w:rsidRDefault="00404983" w:rsidP="00CC6481">
      <w:pPr>
        <w:pStyle w:val="ListParagraph"/>
        <w:numPr>
          <w:ilvl w:val="0"/>
          <w:numId w:val="3"/>
        </w:numPr>
        <w:spacing w:line="360" w:lineRule="auto"/>
      </w:pPr>
      <w:r>
        <w:t xml:space="preserve">Neoadjuvant </w:t>
      </w:r>
      <w:r w:rsidR="00BF460B">
        <w:t xml:space="preserve">therapy </w:t>
      </w:r>
      <w:r w:rsidR="000B3924">
        <w:t xml:space="preserve">plus surgery </w:t>
      </w:r>
      <w:r>
        <w:t>or definitive</w:t>
      </w:r>
      <w:r w:rsidR="008C4352">
        <w:t xml:space="preserve"> </w:t>
      </w:r>
      <w:r w:rsidR="00BF460B">
        <w:t xml:space="preserve">chemoradiation </w:t>
      </w:r>
      <w:r w:rsidR="00265D18">
        <w:t>for</w:t>
      </w:r>
      <w:r w:rsidR="00E70386">
        <w:t xml:space="preserve"> squamous cell carcinoma </w:t>
      </w:r>
      <w:r w:rsidR="00BF460B">
        <w:t>(SCC)</w:t>
      </w:r>
    </w:p>
    <w:p w14:paraId="72230A30" w14:textId="4F9BB188" w:rsidR="007D051F" w:rsidRDefault="007D051F" w:rsidP="007D051F">
      <w:pPr>
        <w:pStyle w:val="ListParagraph"/>
        <w:numPr>
          <w:ilvl w:val="0"/>
          <w:numId w:val="3"/>
        </w:numPr>
        <w:spacing w:line="360" w:lineRule="auto"/>
      </w:pPr>
      <w:r>
        <w:t>The impact of radiotherapy dose and implications for salvage surgery</w:t>
      </w:r>
    </w:p>
    <w:p w14:paraId="47827A79" w14:textId="75C40A8C" w:rsidR="000B3924" w:rsidRDefault="000B3924" w:rsidP="000B3924">
      <w:pPr>
        <w:pStyle w:val="ListParagraph"/>
        <w:numPr>
          <w:ilvl w:val="0"/>
          <w:numId w:val="3"/>
        </w:numPr>
        <w:spacing w:line="360" w:lineRule="auto"/>
      </w:pPr>
      <w:r>
        <w:t>Surgery or surveillance after apparent clinical complete response</w:t>
      </w:r>
      <w:r w:rsidR="00CC6481">
        <w:t xml:space="preserve"> </w:t>
      </w:r>
      <w:r>
        <w:t>(CCR) to neoadjuvant therapy</w:t>
      </w:r>
    </w:p>
    <w:p w14:paraId="73619799" w14:textId="79F5ED37" w:rsidR="003554F9" w:rsidRDefault="00BB7646" w:rsidP="00E70386">
      <w:pPr>
        <w:pStyle w:val="ListParagraph"/>
        <w:numPr>
          <w:ilvl w:val="0"/>
          <w:numId w:val="3"/>
        </w:numPr>
        <w:spacing w:line="360" w:lineRule="auto"/>
      </w:pPr>
      <w:r>
        <w:t xml:space="preserve">Adjuvant </w:t>
      </w:r>
      <w:r w:rsidR="003554F9">
        <w:t>treatment after surgery</w:t>
      </w:r>
    </w:p>
    <w:p w14:paraId="5B24366E" w14:textId="77777777" w:rsidR="00182683" w:rsidRDefault="00182683" w:rsidP="00182683">
      <w:pPr>
        <w:pStyle w:val="ListParagraph"/>
        <w:numPr>
          <w:ilvl w:val="0"/>
          <w:numId w:val="3"/>
        </w:numPr>
        <w:spacing w:line="360" w:lineRule="auto"/>
      </w:pPr>
      <w:r>
        <w:t xml:space="preserve">Novel therapeutic agents: </w:t>
      </w:r>
      <w:r w:rsidR="00DA46C6">
        <w:t>Biologicals and immunotherapy</w:t>
      </w:r>
    </w:p>
    <w:p w14:paraId="1749124C" w14:textId="77777777" w:rsidR="00E70386" w:rsidRDefault="00E70386" w:rsidP="00E70386">
      <w:pPr>
        <w:pStyle w:val="ListParagraph"/>
        <w:numPr>
          <w:ilvl w:val="0"/>
          <w:numId w:val="3"/>
        </w:numPr>
        <w:spacing w:line="360" w:lineRule="auto"/>
      </w:pPr>
      <w:r>
        <w:t>Tailored oncological treatment</w:t>
      </w:r>
      <w:r w:rsidR="00434183">
        <w:t>:</w:t>
      </w:r>
      <w:r>
        <w:t xml:space="preserve"> </w:t>
      </w:r>
      <w:r w:rsidR="00434183">
        <w:t>P</w:t>
      </w:r>
      <w:r>
        <w:t>atient and tumour specific therapy</w:t>
      </w:r>
    </w:p>
    <w:p w14:paraId="7F4BD221" w14:textId="77777777" w:rsidR="00B170D2" w:rsidRDefault="00B170D2" w:rsidP="00E638D2">
      <w:pPr>
        <w:spacing w:line="360" w:lineRule="auto"/>
        <w:rPr>
          <w:i/>
          <w:iCs/>
        </w:rPr>
      </w:pPr>
    </w:p>
    <w:p w14:paraId="5540DE09" w14:textId="074E0926" w:rsidR="00B170D2" w:rsidRPr="003521C0" w:rsidRDefault="00CC6481" w:rsidP="00B170D2">
      <w:pPr>
        <w:spacing w:line="360" w:lineRule="auto"/>
        <w:rPr>
          <w:i/>
          <w:sz w:val="28"/>
        </w:rPr>
      </w:pPr>
      <w:r>
        <w:rPr>
          <w:i/>
          <w:sz w:val="28"/>
        </w:rPr>
        <w:t>Type of n</w:t>
      </w:r>
      <w:r w:rsidR="00B170D2" w:rsidRPr="003521C0">
        <w:rPr>
          <w:i/>
          <w:sz w:val="28"/>
        </w:rPr>
        <w:t>eoadjuvant therapy in adenocarcinoma</w:t>
      </w:r>
      <w:r w:rsidR="00A5113A" w:rsidRPr="003521C0">
        <w:rPr>
          <w:i/>
          <w:sz w:val="28"/>
        </w:rPr>
        <w:t xml:space="preserve"> </w:t>
      </w:r>
      <w:r w:rsidR="00BF460B">
        <w:rPr>
          <w:i/>
          <w:sz w:val="28"/>
        </w:rPr>
        <w:t xml:space="preserve">of the </w:t>
      </w:r>
      <w:r>
        <w:rPr>
          <w:i/>
          <w:sz w:val="28"/>
        </w:rPr>
        <w:t>o</w:t>
      </w:r>
      <w:r w:rsidR="00BF460B">
        <w:rPr>
          <w:i/>
          <w:sz w:val="28"/>
        </w:rPr>
        <w:t>esophagus</w:t>
      </w:r>
      <w:r>
        <w:rPr>
          <w:i/>
          <w:sz w:val="28"/>
        </w:rPr>
        <w:t xml:space="preserve"> (OAC)</w:t>
      </w:r>
      <w:r w:rsidR="00BF460B">
        <w:rPr>
          <w:i/>
          <w:sz w:val="28"/>
        </w:rPr>
        <w:t xml:space="preserve"> and </w:t>
      </w:r>
      <w:r w:rsidR="000B3924">
        <w:rPr>
          <w:i/>
          <w:sz w:val="28"/>
        </w:rPr>
        <w:t xml:space="preserve">gastro-oesophageal </w:t>
      </w:r>
      <w:r>
        <w:rPr>
          <w:i/>
          <w:sz w:val="28"/>
        </w:rPr>
        <w:t>j</w:t>
      </w:r>
      <w:r w:rsidR="00BF460B">
        <w:rPr>
          <w:i/>
          <w:sz w:val="28"/>
        </w:rPr>
        <w:t>unction</w:t>
      </w:r>
      <w:r>
        <w:rPr>
          <w:i/>
          <w:sz w:val="28"/>
        </w:rPr>
        <w:t xml:space="preserve"> (GOJA)</w:t>
      </w:r>
    </w:p>
    <w:p w14:paraId="3492E3E6" w14:textId="549FAE89" w:rsidR="00B170D2" w:rsidRDefault="00B170D2" w:rsidP="002A360A">
      <w:pPr>
        <w:spacing w:line="360" w:lineRule="auto"/>
      </w:pPr>
      <w:r>
        <w:t xml:space="preserve">The evolution of neoadjuvant therapy has historically been shaped by </w:t>
      </w:r>
      <w:r w:rsidR="006527E5">
        <w:t xml:space="preserve">randomised clinical </w:t>
      </w:r>
      <w:r>
        <w:t xml:space="preserve">trials </w:t>
      </w:r>
      <w:r w:rsidR="006527E5">
        <w:t>(RCTs)</w:t>
      </w:r>
      <w:r>
        <w:t xml:space="preserve"> comparing neoadjuvant chemotherapy (NAC) or </w:t>
      </w:r>
      <w:r w:rsidR="00404983">
        <w:t>chemoradiotherapy (</w:t>
      </w:r>
      <w:r>
        <w:t>NACRT</w:t>
      </w:r>
      <w:r w:rsidR="00404983">
        <w:t>)</w:t>
      </w:r>
      <w:r>
        <w:t xml:space="preserve"> plus surgery, to surgery alone.  </w:t>
      </w:r>
      <w:r w:rsidR="006527E5">
        <w:t>The seminal NAC RCTs include</w:t>
      </w:r>
      <w:r w:rsidR="00F763A5">
        <w:t>d</w:t>
      </w:r>
      <w:r w:rsidR="006527E5">
        <w:t xml:space="preserve"> MAGIC, OEO2 and ACCORD, and the gold-standard NACRT trial </w:t>
      </w:r>
      <w:r w:rsidR="00F763A5">
        <w:t>was</w:t>
      </w:r>
      <w:r w:rsidR="006527E5">
        <w:t xml:space="preserve"> the Dutch multi</w:t>
      </w:r>
      <w:r w:rsidR="008214BE">
        <w:t>-</w:t>
      </w:r>
      <w:r w:rsidR="006527E5">
        <w:t>center CROSS RCT.</w:t>
      </w:r>
      <w:r w:rsidR="006527E5">
        <w:fldChar w:fldCharType="begin">
          <w:fldData xml:space="preserve">PEVuZE5vdGU+PENpdGU+PEF1dGhvcj5TaGFwaXJvPC9BdXRob3I+PFllYXI+MjAxNTwvWWVhcj48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qZHJ1ZyB0aGVyYXB5L21vcnRhbGl0eS8q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qZHJ1ZyB0aGVyYXB5L21v
cnRhbGl0eS8q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BzOi8vd3d3Lm5jYmkubmxt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</w:fldData>
        </w:fldChar>
      </w:r>
      <w:r w:rsidR="00404983">
        <w:instrText xml:space="preserve"> ADDIN EN.CITE </w:instrText>
      </w:r>
      <w:r w:rsidR="00404983">
        <w:fldChar w:fldCharType="begin">
          <w:fldData xml:space="preserve">PEVuZE5vdGU+PENpdGU+PEF1dGhvcj5TaGFwaXJvPC9BdXRob3I+PFllYXI+MjAxNTwvWWVhcj48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qZHJ1ZyB0aGVyYXB5L21vcnRhbGl0eS8q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qZHJ1ZyB0aGVyYXB5L21v
cnRhbGl0eS8q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BzOi8vd3d3Lm5jYmkubmxt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</w:fldData>
        </w:fldChar>
      </w:r>
      <w:r w:rsidR="00404983">
        <w:instrText xml:space="preserve"> ADDIN EN.CITE.DATA </w:instrText>
      </w:r>
      <w:r w:rsidR="00404983">
        <w:fldChar w:fldCharType="end"/>
      </w:r>
      <w:r w:rsidR="006527E5">
        <w:fldChar w:fldCharType="separate"/>
      </w:r>
      <w:r w:rsidR="00404983" w:rsidRPr="00404983">
        <w:rPr>
          <w:noProof/>
          <w:vertAlign w:val="superscript"/>
        </w:rPr>
        <w:t>1-4</w:t>
      </w:r>
      <w:r w:rsidR="006527E5">
        <w:fldChar w:fldCharType="end"/>
      </w:r>
      <w:r w:rsidR="00404983">
        <w:t xml:space="preserve"> </w:t>
      </w:r>
      <w:r>
        <w:t>While these trials have unequivocally shown the benefit of neoadjuvant therapy</w:t>
      </w:r>
      <w:r w:rsidR="006527E5">
        <w:t xml:space="preserve"> compared with surgery alone</w:t>
      </w:r>
      <w:r>
        <w:t xml:space="preserve">, the benefits of one regimen over the other, particularly in </w:t>
      </w:r>
      <w:r w:rsidR="00A5113A">
        <w:t>adenocarcinoma (</w:t>
      </w:r>
      <w:r>
        <w:t>AC</w:t>
      </w:r>
      <w:r w:rsidR="00A5113A">
        <w:t>)</w:t>
      </w:r>
      <w:r>
        <w:t xml:space="preserve">, </w:t>
      </w:r>
      <w:r w:rsidR="00F763A5">
        <w:t>remains</w:t>
      </w:r>
      <w:r w:rsidR="006527E5">
        <w:t xml:space="preserve"> un</w:t>
      </w:r>
      <w:r>
        <w:t>clear</w:t>
      </w:r>
      <w:r w:rsidR="006527E5">
        <w:t xml:space="preserve"> at this time.</w:t>
      </w:r>
    </w:p>
    <w:p w14:paraId="023DC63A" w14:textId="60EA0854" w:rsidR="00B170D2" w:rsidRDefault="00B170D2" w:rsidP="002A360A">
      <w:pPr>
        <w:spacing w:line="360" w:lineRule="auto"/>
      </w:pPr>
      <w:r>
        <w:t xml:space="preserve">The </w:t>
      </w:r>
      <w:r w:rsidR="006527E5">
        <w:t>recent</w:t>
      </w:r>
      <w:r>
        <w:t xml:space="preserve"> publication of the German FLOT4 trial</w:t>
      </w:r>
      <w:r>
        <w:fldChar w:fldCharType="begin">
          <w:fldData xml:space="preserve">PEVuZE5vdGU+PENpdGU+PEF1dGhvcj5BbC1CYXRyYW48L0F1dGhvcj48WWVhcj4yMDE5PC9ZZWFy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=
</w:fldData>
        </w:fldChar>
      </w:r>
      <w:r w:rsidR="00404983">
        <w:instrText xml:space="preserve"> ADDIN EN.CITE </w:instrText>
      </w:r>
      <w:r w:rsidR="00404983">
        <w:fldChar w:fldCharType="begin">
          <w:fldData xml:space="preserve">PEVuZE5vdGU+PENpdGU+PEF1dGhvcj5BbC1CYXRyYW48L0F1dGhvcj48WWVhcj4yMDE5PC9ZZWFy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=
</w:fldData>
        </w:fldChar>
      </w:r>
      <w:r w:rsidR="00404983">
        <w:instrText xml:space="preserve"> ADDIN EN.CITE.DATA </w:instrText>
      </w:r>
      <w:r w:rsidR="00404983">
        <w:fldChar w:fldCharType="end"/>
      </w:r>
      <w:r>
        <w:fldChar w:fldCharType="separate"/>
      </w:r>
      <w:r w:rsidR="00404983" w:rsidRPr="00404983">
        <w:rPr>
          <w:noProof/>
          <w:vertAlign w:val="superscript"/>
        </w:rPr>
        <w:t>5</w:t>
      </w:r>
      <w:r>
        <w:fldChar w:fldCharType="end"/>
      </w:r>
      <w:r>
        <w:t xml:space="preserve"> has seen a step change in selection of </w:t>
      </w:r>
      <w:r w:rsidR="006527E5">
        <w:t>NAC</w:t>
      </w:r>
      <w:r w:rsidR="00A5113A">
        <w:t xml:space="preserve"> for </w:t>
      </w:r>
      <w:r w:rsidR="00D455A3">
        <w:t>OAC</w:t>
      </w:r>
      <w:r w:rsidR="00365549">
        <w:t>.</w:t>
      </w:r>
      <w:r>
        <w:t xml:space="preserve"> </w:t>
      </w:r>
      <w:r w:rsidR="006527E5">
        <w:t>In this RCT</w:t>
      </w:r>
      <w:r w:rsidR="00365549">
        <w:t xml:space="preserve"> of &gt;cT1, N+, gastric and junctional (assessed according to </w:t>
      </w:r>
      <w:r w:rsidR="00265D18">
        <w:t xml:space="preserve">the </w:t>
      </w:r>
      <w:r w:rsidR="00365549">
        <w:t>Siewert definition) adenocarcinoma</w:t>
      </w:r>
      <w:r w:rsidR="006527E5">
        <w:t>, t</w:t>
      </w:r>
      <w:r>
        <w:t xml:space="preserve">he addition of taxane therapy </w:t>
      </w:r>
      <w:r w:rsidR="006527E5">
        <w:t xml:space="preserve">(docetaxel) </w:t>
      </w:r>
      <w:r>
        <w:t xml:space="preserve">to a regimen of fluorouracil, leucovorin, </w:t>
      </w:r>
      <w:r>
        <w:lastRenderedPageBreak/>
        <w:t xml:space="preserve">and oxaliplatin (FLOT), resulted in significantly improved response rates compared to </w:t>
      </w:r>
      <w:r w:rsidR="003628FC">
        <w:t xml:space="preserve">a modified </w:t>
      </w:r>
      <w:r w:rsidR="006527E5">
        <w:t xml:space="preserve">MAGIC </w:t>
      </w:r>
      <w:r w:rsidR="001D0668">
        <w:t>regimen</w:t>
      </w:r>
      <w:r w:rsidR="00475446">
        <w:t xml:space="preserve"> (ECF/ECX)</w:t>
      </w:r>
      <w:r w:rsidR="006527E5">
        <w:t>. Notable advantages included an</w:t>
      </w:r>
      <w:r>
        <w:t xml:space="preserve"> increased rate of complete or subtotal tumour regression (37% vs. 23% p=0.02)</w:t>
      </w:r>
      <w:r w:rsidR="00265D18">
        <w:t xml:space="preserve"> </w:t>
      </w:r>
      <w:r>
        <w:t xml:space="preserve">and R0 resection rates (85% vs. 74%, p=0.02).  </w:t>
      </w:r>
      <w:r w:rsidR="00D455A3">
        <w:t>A</w:t>
      </w:r>
      <w:r>
        <w:t xml:space="preserve"> median survival of 50 months </w:t>
      </w:r>
      <w:r w:rsidR="003628FC">
        <w:t xml:space="preserve">for FLOT </w:t>
      </w:r>
      <w:r>
        <w:t>compared to 35 months for ECF/</w:t>
      </w:r>
      <w:r w:rsidR="00A5113A">
        <w:t>EC</w:t>
      </w:r>
      <w:r>
        <w:t>X, with comparable toxicity profiles</w:t>
      </w:r>
      <w:r w:rsidR="006527E5">
        <w:t xml:space="preserve">, </w:t>
      </w:r>
      <w:r w:rsidR="00D455A3">
        <w:t xml:space="preserve">has </w:t>
      </w:r>
      <w:r w:rsidR="006527E5">
        <w:t>establish</w:t>
      </w:r>
      <w:r w:rsidR="00D455A3">
        <w:t>ed</w:t>
      </w:r>
      <w:r w:rsidR="006527E5">
        <w:t xml:space="preserve"> a practice</w:t>
      </w:r>
      <w:r w:rsidR="00D455A3">
        <w:t>-</w:t>
      </w:r>
      <w:r w:rsidR="006527E5">
        <w:t>changing regimen for gastric and junctional adenocarcinoma</w:t>
      </w:r>
      <w:r>
        <w:t xml:space="preserve">.   </w:t>
      </w:r>
    </w:p>
    <w:p w14:paraId="21F7508D" w14:textId="7030B96C" w:rsidR="000D3A7E" w:rsidRDefault="003628FC" w:rsidP="00F2174F">
      <w:pPr>
        <w:spacing w:line="360" w:lineRule="auto"/>
        <w:ind w:firstLine="720"/>
      </w:pPr>
      <w:r>
        <w:t xml:space="preserve">FLOT also represents a new challenge to </w:t>
      </w:r>
      <w:r w:rsidR="00B170D2">
        <w:t xml:space="preserve">CROSS-type NACRT </w:t>
      </w:r>
      <w:r w:rsidR="00433669">
        <w:t xml:space="preserve">(carboplatin and paclitaxel with concurrent 41.4 Gy radiotherapy) </w:t>
      </w:r>
      <w:r>
        <w:t xml:space="preserve">which </w:t>
      </w:r>
      <w:r w:rsidR="00D455A3">
        <w:t xml:space="preserve">has been </w:t>
      </w:r>
      <w:r w:rsidR="00475446">
        <w:t xml:space="preserve">the </w:t>
      </w:r>
      <w:r>
        <w:t>standard of care</w:t>
      </w:r>
      <w:r w:rsidR="00D455A3">
        <w:t xml:space="preserve"> for OAC and GOJA for almost a decade </w:t>
      </w:r>
      <w:r>
        <w:t>in much of</w:t>
      </w:r>
      <w:r w:rsidR="00B170D2">
        <w:t xml:space="preserve"> North America and continental Europe</w:t>
      </w:r>
      <w:r w:rsidR="00265D18">
        <w:t xml:space="preserve">. </w:t>
      </w:r>
      <w:r w:rsidR="00B170D2" w:rsidRPr="00165F4F">
        <w:rPr>
          <w:color w:val="000000" w:themeColor="text1"/>
        </w:rPr>
        <w:t xml:space="preserve">Unlike historical NACRT regimens, CROSS </w:t>
      </w:r>
      <w:r>
        <w:rPr>
          <w:color w:val="000000" w:themeColor="text1"/>
        </w:rPr>
        <w:t>is well</w:t>
      </w:r>
      <w:r w:rsidR="00B170D2" w:rsidRPr="00165F4F">
        <w:rPr>
          <w:color w:val="000000" w:themeColor="text1"/>
        </w:rPr>
        <w:t xml:space="preserve"> tolerated </w:t>
      </w:r>
      <w:r w:rsidR="00475446">
        <w:rPr>
          <w:color w:val="000000" w:themeColor="text1"/>
        </w:rPr>
        <w:t>with a low toxicity profile</w:t>
      </w:r>
      <w:r w:rsidR="00B170D2" w:rsidRPr="00165F4F">
        <w:rPr>
          <w:color w:val="000000" w:themeColor="text1"/>
        </w:rPr>
        <w:t>.</w:t>
      </w:r>
      <w:r w:rsidR="00CC6481">
        <w:rPr>
          <w:color w:val="000000" w:themeColor="text1"/>
        </w:rPr>
        <w:fldChar w:fldCharType="begin">
          <w:fldData xml:space="preserve">PEVuZE5vdGU+PENpdGU+PEF1dGhvcj5Cb3NzZXQ8L0F1dGhvcj48WWVhcj4xOTk3PC9ZZWFyPjxS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</w:fldData>
        </w:fldChar>
      </w:r>
      <w:r w:rsidR="00CC6481">
        <w:rPr>
          <w:color w:val="000000" w:themeColor="text1"/>
        </w:rPr>
        <w:instrText xml:space="preserve"> ADDIN EN.CITE </w:instrText>
      </w:r>
      <w:r w:rsidR="00CC6481">
        <w:rPr>
          <w:color w:val="000000" w:themeColor="text1"/>
        </w:rPr>
        <w:fldChar w:fldCharType="begin">
          <w:fldData xml:space="preserve">PEVuZE5vdGU+PENpdGU+PEF1dGhvcj5Cb3NzZXQ8L0F1dGhvcj48WWVhcj4xOTk3PC9ZZWFyPjxS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</w:fldData>
        </w:fldChar>
      </w:r>
      <w:r w:rsidR="00CC6481">
        <w:rPr>
          <w:color w:val="000000" w:themeColor="text1"/>
        </w:rPr>
        <w:instrText xml:space="preserve"> ADDIN EN.CITE.DATA </w:instrText>
      </w:r>
      <w:r w:rsidR="00CC6481">
        <w:rPr>
          <w:color w:val="000000" w:themeColor="text1"/>
        </w:rPr>
      </w:r>
      <w:r w:rsidR="00CC6481">
        <w:rPr>
          <w:color w:val="000000" w:themeColor="text1"/>
        </w:rPr>
        <w:fldChar w:fldCharType="end"/>
      </w:r>
      <w:r w:rsidR="00CC6481">
        <w:rPr>
          <w:color w:val="000000" w:themeColor="text1"/>
        </w:rPr>
      </w:r>
      <w:r w:rsidR="00CC6481">
        <w:rPr>
          <w:color w:val="000000" w:themeColor="text1"/>
        </w:rPr>
        <w:fldChar w:fldCharType="separate"/>
      </w:r>
      <w:r w:rsidR="00CC6481" w:rsidRPr="00CC6481">
        <w:rPr>
          <w:noProof/>
          <w:color w:val="000000" w:themeColor="text1"/>
          <w:vertAlign w:val="superscript"/>
        </w:rPr>
        <w:t>6</w:t>
      </w:r>
      <w:r w:rsidR="00CC6481">
        <w:rPr>
          <w:color w:val="000000" w:themeColor="text1"/>
        </w:rPr>
        <w:fldChar w:fldCharType="end"/>
      </w:r>
      <w:r>
        <w:rPr>
          <w:color w:val="000000" w:themeColor="text1"/>
        </w:rPr>
        <w:t xml:space="preserve"> NACRT moreover may downstage locally advanced disease and improve local control</w:t>
      </w:r>
      <w:r w:rsidR="001D0668">
        <w:rPr>
          <w:color w:val="000000" w:themeColor="text1"/>
        </w:rPr>
        <w:t xml:space="preserve"> with</w:t>
      </w:r>
      <w:r>
        <w:rPr>
          <w:color w:val="000000" w:themeColor="text1"/>
        </w:rPr>
        <w:t xml:space="preserve"> approximately one in four patients with AC achiev</w:t>
      </w:r>
      <w:r w:rsidR="001D0668">
        <w:rPr>
          <w:color w:val="000000" w:themeColor="text1"/>
        </w:rPr>
        <w:t>ing</w:t>
      </w:r>
      <w:r>
        <w:rPr>
          <w:color w:val="000000" w:themeColor="text1"/>
        </w:rPr>
        <w:t xml:space="preserve"> a complete pathological response (</w:t>
      </w:r>
      <w:r w:rsidR="00404983">
        <w:rPr>
          <w:color w:val="000000" w:themeColor="text1"/>
        </w:rPr>
        <w:t>CPR</w:t>
      </w:r>
      <w:r>
        <w:rPr>
          <w:color w:val="000000" w:themeColor="text1"/>
        </w:rPr>
        <w:t>).</w:t>
      </w:r>
      <w:r w:rsidR="00475446">
        <w:rPr>
          <w:color w:val="000000" w:themeColor="text1"/>
        </w:rPr>
        <w:fldChar w:fldCharType="begin">
          <w:fldData xml:space="preserve">PEVuZE5vdGU+PENpdGU+PEF1dGhvcj52YW4gSGFnZW48L0F1dGhvcj48WWVhcj4yMDEyPC9ZZWFy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</w:fldData>
        </w:fldChar>
      </w:r>
      <w:r w:rsidR="00CC6481">
        <w:rPr>
          <w:color w:val="000000" w:themeColor="text1"/>
        </w:rPr>
        <w:instrText xml:space="preserve"> ADDIN EN.CITE </w:instrText>
      </w:r>
      <w:r w:rsidR="00CC6481">
        <w:rPr>
          <w:color w:val="000000" w:themeColor="text1"/>
        </w:rPr>
        <w:fldChar w:fldCharType="begin">
          <w:fldData xml:space="preserve">PEVuZE5vdGU+PENpdGU+PEF1dGhvcj52YW4gSGFnZW48L0F1dGhvcj48WWVhcj4yMDEyPC9ZZWFy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</w:fldData>
        </w:fldChar>
      </w:r>
      <w:r w:rsidR="00CC6481">
        <w:rPr>
          <w:color w:val="000000" w:themeColor="text1"/>
        </w:rPr>
        <w:instrText xml:space="preserve"> ADDIN EN.CITE.DATA </w:instrText>
      </w:r>
      <w:r w:rsidR="00CC6481">
        <w:rPr>
          <w:color w:val="000000" w:themeColor="text1"/>
        </w:rPr>
      </w:r>
      <w:r w:rsidR="00CC6481">
        <w:rPr>
          <w:color w:val="000000" w:themeColor="text1"/>
        </w:rPr>
        <w:fldChar w:fldCharType="end"/>
      </w:r>
      <w:r w:rsidR="00475446">
        <w:rPr>
          <w:color w:val="000000" w:themeColor="text1"/>
        </w:rPr>
      </w:r>
      <w:r w:rsidR="00475446">
        <w:rPr>
          <w:color w:val="000000" w:themeColor="text1"/>
        </w:rPr>
        <w:fldChar w:fldCharType="separate"/>
      </w:r>
      <w:r w:rsidR="00CC6481" w:rsidRPr="00CC6481">
        <w:rPr>
          <w:noProof/>
          <w:color w:val="000000" w:themeColor="text1"/>
          <w:vertAlign w:val="superscript"/>
        </w:rPr>
        <w:t>7</w:t>
      </w:r>
      <w:r w:rsidR="00475446">
        <w:rPr>
          <w:color w:val="000000" w:themeColor="text1"/>
        </w:rPr>
        <w:fldChar w:fldCharType="end"/>
      </w:r>
      <w:r>
        <w:rPr>
          <w:color w:val="000000" w:themeColor="text1"/>
        </w:rPr>
        <w:t xml:space="preserve"> </w:t>
      </w:r>
      <w:r w:rsidR="00404983">
        <w:t xml:space="preserve"> However</w:t>
      </w:r>
      <w:r>
        <w:t xml:space="preserve">, 39% of patients with </w:t>
      </w:r>
      <w:r w:rsidR="00404983">
        <w:t>CPR</w:t>
      </w:r>
      <w:r>
        <w:t xml:space="preserve"> in the CROSS trial relapsed, mainly</w:t>
      </w:r>
      <w:r w:rsidR="00B170D2">
        <w:t xml:space="preserve"> </w:t>
      </w:r>
      <w:r>
        <w:t>at</w:t>
      </w:r>
      <w:r w:rsidR="00B170D2">
        <w:t xml:space="preserve"> systemic </w:t>
      </w:r>
      <w:r>
        <w:t>sites</w:t>
      </w:r>
      <w:r w:rsidR="00B170D2">
        <w:t>.</w:t>
      </w:r>
      <w:r w:rsidR="00B170D2">
        <w:fldChar w:fldCharType="begin"/>
      </w:r>
      <w:r w:rsidR="00CC6481">
        <w:instrText xml:space="preserve"> ADDIN EN.CITE &lt;EndNote&gt;&lt;Cite&gt;&lt;Author&gt;van Hagen&lt;/Author&gt;&lt;Year&gt;2013&lt;/Year&gt;&lt;RecNum&gt;29&lt;/RecNum&gt;&lt;DisplayText&gt;&lt;style face="superscript"&gt;8&lt;/style&gt;&lt;/DisplayText&gt;&lt;record&gt;&lt;rec-number&gt;29&lt;/rec-number&gt;&lt;foreign-keys&gt;&lt;key app="EN" db-id="er02x0sarswazdetz58vzaaqez5xxz0e9xxe" timestamp="1603118579"&gt;29&lt;/key&gt;&lt;/foreign-keys&gt;&lt;ref-type name="Journal Article"&gt;17&lt;/ref-type&gt;&lt;contributors&gt;&lt;authors&gt;&lt;author&gt;van Hagen, P.&lt;/author&gt;&lt;author&gt;Wijnhoven, B. P.&lt;/author&gt;&lt;author&gt;Nafteux, P.&lt;/author&gt;&lt;author&gt;Moons, J.&lt;/author&gt;&lt;author&gt;Haustermans, K.&lt;/author&gt;&lt;author&gt;De Hertogh, G.&lt;/author&gt;&lt;author&gt;van Lanschot, J. J.&lt;/author&gt;&lt;author&gt;Lerut, T.&lt;/author&gt;&lt;/authors&gt;&lt;/contributors&gt;&lt;auth-address&gt;Department of Surgery, Erasmus Medical Centre Rotterdam, Rotterdam, The Netherlands. p.vanhagen@erasmusmc.nl&lt;/auth-address&gt;&lt;titles&gt;&lt;title&gt;Recurrence pattern in patients with a pathologically complete response after neoadjuvant chemoradiotherapy and surgery for oesophageal cancer&lt;/title&gt;&lt;secondary-title&gt;Br J Surg&lt;/secondary-title&gt;&lt;/titles&gt;&lt;periodical&gt;&lt;full-title&gt;Br J Surg&lt;/full-title&gt;&lt;/periodical&gt;&lt;pages&gt;267-73&lt;/pages&gt;&lt;volume&gt;100&lt;/volume&gt;&lt;number&gt;2&lt;/number&gt;&lt;edition&gt;2012/11/28&lt;/edition&gt;&lt;keywords&gt;&lt;keyword&gt;Adult&lt;/keyword&gt;&lt;keyword&gt;Aged&lt;/keyword&gt;&lt;keyword&gt;Aged, 80 and over&lt;/keyword&gt;&lt;keyword&gt;Chemoradiotherapy, Adjuvant/*methods&lt;/keyword&gt;&lt;keyword&gt;Esophageal Neoplasms/pathology/*therapy&lt;/keyword&gt;&lt;keyword&gt;Esophagectomy/*methods&lt;/keyword&gt;&lt;keyword&gt;Female&lt;/keyword&gt;&lt;keyword&gt;Humans&lt;/keyword&gt;&lt;keyword&gt;Male&lt;/keyword&gt;&lt;keyword&gt;Middle Aged&lt;/keyword&gt;&lt;keyword&gt;Neoadjuvant Therapy&lt;/keyword&gt;&lt;keyword&gt;*Neoplasm Recurrence, Local/pathology&lt;/keyword&gt;&lt;keyword&gt;Prospective Studies&lt;/keyword&gt;&lt;/keywords&gt;&lt;dates&gt;&lt;year&gt;2013&lt;/year&gt;&lt;pub-dates&gt;&lt;date&gt;Jan&lt;/date&gt;&lt;/pub-dates&gt;&lt;/dates&gt;&lt;isbn&gt;1365-2168 (Electronic)&amp;#xD;0007-1323 (Linking)&lt;/isbn&gt;&lt;accession-num&gt;23180560&lt;/accession-num&gt;&lt;urls&gt;&lt;related-urls&gt;&lt;url&gt;https://www.ncbi.nlm.nih.gov/pubmed/23180560&lt;/url&gt;&lt;/related-urls&gt;&lt;/urls&gt;&lt;electronic-resource-num&gt;10.1002/bjs.8968&lt;/electronic-resource-num&gt;&lt;/record&gt;&lt;/Cite&gt;&lt;/EndNote&gt;</w:instrText>
      </w:r>
      <w:r w:rsidR="00B170D2">
        <w:fldChar w:fldCharType="separate"/>
      </w:r>
      <w:r w:rsidR="00CC6481" w:rsidRPr="00CC6481">
        <w:rPr>
          <w:noProof/>
          <w:vertAlign w:val="superscript"/>
        </w:rPr>
        <w:t>8</w:t>
      </w:r>
      <w:r w:rsidR="00B170D2">
        <w:fldChar w:fldCharType="end"/>
      </w:r>
      <w:r w:rsidR="00B170D2">
        <w:t xml:space="preserve">  Numerous studies</w:t>
      </w:r>
      <w:r>
        <w:t>, including the POET and Neo</w:t>
      </w:r>
      <w:r w:rsidR="00CC6481">
        <w:t>-</w:t>
      </w:r>
      <w:r>
        <w:t>RES RCTs, as well as retrospective comparisons,</w:t>
      </w:r>
      <w:r w:rsidR="00475446">
        <w:fldChar w:fldCharType="begin">
          <w:fldData xml:space="preserve">PEVuZE5vdGU+PENpdGU+PEF1dGhvcj5WaXNzZXI8L0F1dGhvcj48WWVhcj4yMDE4PC9ZZWFyPjxS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</w:fldData>
        </w:fldChar>
      </w:r>
      <w:r w:rsidR="00CC6481">
        <w:instrText xml:space="preserve"> ADDIN EN.CITE </w:instrText>
      </w:r>
      <w:r w:rsidR="00CC6481">
        <w:fldChar w:fldCharType="begin">
          <w:fldData xml:space="preserve">PEVuZE5vdGU+PENpdGU+PEF1dGhvcj5WaXNzZXI8L0F1dGhvcj48WWVhcj4yMDE4PC9ZZWFyPjxS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</w:fldData>
        </w:fldChar>
      </w:r>
      <w:r w:rsidR="00CC6481">
        <w:instrText xml:space="preserve"> ADDIN EN.CITE.DATA </w:instrText>
      </w:r>
      <w:r w:rsidR="00CC6481">
        <w:fldChar w:fldCharType="end"/>
      </w:r>
      <w:r w:rsidR="00475446">
        <w:fldChar w:fldCharType="separate"/>
      </w:r>
      <w:r w:rsidR="00CC6481" w:rsidRPr="00CC6481">
        <w:rPr>
          <w:noProof/>
          <w:vertAlign w:val="superscript"/>
        </w:rPr>
        <w:t>9-13</w:t>
      </w:r>
      <w:r w:rsidR="00475446">
        <w:fldChar w:fldCharType="end"/>
      </w:r>
      <w:r w:rsidR="00B170D2">
        <w:t xml:space="preserve"> have since reported that while increased rates of CPR and R0 resection are seen after </w:t>
      </w:r>
      <w:r w:rsidR="00EC5782">
        <w:t>NA</w:t>
      </w:r>
      <w:r w:rsidR="00B170D2">
        <w:t xml:space="preserve">CRT compared to chemotherapy, these advantages do not </w:t>
      </w:r>
      <w:r w:rsidR="00D455A3">
        <w:t xml:space="preserve">necessarily </w:t>
      </w:r>
      <w:r w:rsidR="00B170D2">
        <w:t xml:space="preserve">translate </w:t>
      </w:r>
      <w:r w:rsidR="00BD7334">
        <w:t>in</w:t>
      </w:r>
      <w:r w:rsidR="00B170D2">
        <w:t xml:space="preserve">to an appreciable difference in disease-free or overall survival. </w:t>
      </w:r>
      <w:r w:rsidR="00D455A3">
        <w:t xml:space="preserve">The reasons are unclear. </w:t>
      </w:r>
      <w:r w:rsidR="00F96708">
        <w:t xml:space="preserve">One </w:t>
      </w:r>
      <w:r w:rsidR="007D051F">
        <w:t>explanation for this may</w:t>
      </w:r>
      <w:r w:rsidR="00F96708">
        <w:t xml:space="preserve"> </w:t>
      </w:r>
      <w:r w:rsidR="007D051F">
        <w:t>be</w:t>
      </w:r>
      <w:r w:rsidR="00F96708">
        <w:t xml:space="preserve"> that t</w:t>
      </w:r>
      <w:r w:rsidR="00B170D2">
        <w:t>he reduced dose of systemic therapy given as part of the radio-sensitising element of CRT</w:t>
      </w:r>
      <w:r w:rsidR="00F96708">
        <w:t>, whilst</w:t>
      </w:r>
      <w:r w:rsidR="00B170D2">
        <w:t xml:space="preserve"> facilitat</w:t>
      </w:r>
      <w:r w:rsidR="00F96708">
        <w:t>ing</w:t>
      </w:r>
      <w:r w:rsidR="00B170D2">
        <w:t xml:space="preserve"> greater local down-staging, </w:t>
      </w:r>
      <w:r w:rsidR="00F96708">
        <w:t>m</w:t>
      </w:r>
      <w:r w:rsidR="007D051F">
        <w:t>ight</w:t>
      </w:r>
      <w:r w:rsidR="00B170D2">
        <w:t xml:space="preserve"> </w:t>
      </w:r>
      <w:r w:rsidR="001D0C0D">
        <w:t xml:space="preserve">potentially </w:t>
      </w:r>
      <w:r w:rsidR="00F96708">
        <w:t xml:space="preserve">come </w:t>
      </w:r>
      <w:r w:rsidR="00B170D2">
        <w:t xml:space="preserve">at the cost of inferior systemic treatment.  </w:t>
      </w:r>
      <w:r w:rsidR="00F763A5">
        <w:t xml:space="preserve">This remains a concern for proponents of neo-adjuvant chemotherapy despite some evidence of a </w:t>
      </w:r>
      <w:r w:rsidR="00D455A3">
        <w:t xml:space="preserve">modest </w:t>
      </w:r>
      <w:r w:rsidR="00F763A5">
        <w:t>systemic, as well as local, benefit seen in longitudinal follow up after CROSS.</w:t>
      </w:r>
      <w:r w:rsidR="00E44B30">
        <w:fldChar w:fldCharType="begin">
          <w:fldData xml:space="preserve">PEVuZE5vdGU+PENpdGU+PEF1dGhvcj5PcHBlZGlqazwvQXV0aG9yPjxZZWFyPjIwMTQ8L1llYXI+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</w:fldData>
        </w:fldChar>
      </w:r>
      <w:r w:rsidR="00E44B30">
        <w:instrText xml:space="preserve"> ADDIN EN.CITE </w:instrText>
      </w:r>
      <w:r w:rsidR="00E44B30">
        <w:fldChar w:fldCharType="begin">
          <w:fldData xml:space="preserve">PEVuZE5vdGU+PENpdGU+PEF1dGhvcj5PcHBlZGlqazwvQXV0aG9yPjxZZWFyPjIwMTQ8L1llYXI+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</w:fldData>
        </w:fldChar>
      </w:r>
      <w:r w:rsidR="00E44B30">
        <w:instrText xml:space="preserve"> ADDIN EN.CITE.DATA </w:instrText>
      </w:r>
      <w:r w:rsidR="00E44B30">
        <w:fldChar w:fldCharType="end"/>
      </w:r>
      <w:r w:rsidR="00E44B30">
        <w:fldChar w:fldCharType="separate"/>
      </w:r>
      <w:r w:rsidR="00E44B30" w:rsidRPr="00E44B30">
        <w:rPr>
          <w:noProof/>
          <w:vertAlign w:val="superscript"/>
        </w:rPr>
        <w:t>14</w:t>
      </w:r>
      <w:r w:rsidR="00E44B30">
        <w:fldChar w:fldCharType="end"/>
      </w:r>
    </w:p>
    <w:p w14:paraId="16EA401E" w14:textId="0C6B6C9B" w:rsidR="00B170D2" w:rsidRDefault="00B170D2" w:rsidP="003521C0">
      <w:pPr>
        <w:spacing w:line="360" w:lineRule="auto"/>
        <w:ind w:firstLine="720"/>
      </w:pPr>
    </w:p>
    <w:p w14:paraId="33AA7659" w14:textId="019D63E8" w:rsidR="00B170D2" w:rsidRDefault="003628FC" w:rsidP="003521C0">
      <w:pPr>
        <w:spacing w:line="360" w:lineRule="auto"/>
        <w:ind w:firstLine="720"/>
      </w:pPr>
      <w:r>
        <w:t>Accordingly, current RCT</w:t>
      </w:r>
      <w:r w:rsidR="00475446">
        <w:t>s</w:t>
      </w:r>
      <w:r>
        <w:t xml:space="preserve"> are of great importance to address whether radiation therapy within the CROSS regimen has any advantage over</w:t>
      </w:r>
      <w:r w:rsidR="00F2174F">
        <w:t xml:space="preserve"> the best chemotherapy only regimens. </w:t>
      </w:r>
      <w:r w:rsidR="00B170D2">
        <w:t xml:space="preserve">Several ongoing European trials </w:t>
      </w:r>
      <w:r w:rsidR="00A237F1">
        <w:t>(T</w:t>
      </w:r>
      <w:r w:rsidR="00B170D2">
        <w:t>able 1), including</w:t>
      </w:r>
      <w:r w:rsidR="00475446">
        <w:t xml:space="preserve"> </w:t>
      </w:r>
      <w:r w:rsidR="00B170D2">
        <w:t>ESOPEC</w:t>
      </w:r>
      <w:r w:rsidR="00B170D2">
        <w:fldChar w:fldCharType="begin">
          <w:fldData xml:space="preserve">PEVuZE5vdGU+PENpdGU+PEF1dGhvcj5Ib2VwcG5lcjwvQXV0aG9yPjxZZWFyPjIwMTY8L1llYXI+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</w:fldData>
        </w:fldChar>
      </w:r>
      <w:r w:rsidR="00E44B30">
        <w:instrText xml:space="preserve"> ADDIN EN.CITE </w:instrText>
      </w:r>
      <w:r w:rsidR="00E44B30">
        <w:fldChar w:fldCharType="begin">
          <w:fldData xml:space="preserve">PEVuZE5vdGU+PENpdGU+PEF1dGhvcj5Ib2VwcG5lcjwvQXV0aG9yPjxZZWFyPjIwMTY8L1llYXI+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</w:fldData>
        </w:fldChar>
      </w:r>
      <w:r w:rsidR="00E44B30">
        <w:instrText xml:space="preserve"> ADDIN EN.CITE.DATA </w:instrText>
      </w:r>
      <w:r w:rsidR="00E44B30">
        <w:fldChar w:fldCharType="end"/>
      </w:r>
      <w:r w:rsidR="00B170D2">
        <w:fldChar w:fldCharType="separate"/>
      </w:r>
      <w:r w:rsidR="00E44B30" w:rsidRPr="00E44B30">
        <w:rPr>
          <w:noProof/>
          <w:vertAlign w:val="superscript"/>
        </w:rPr>
        <w:t>15</w:t>
      </w:r>
      <w:r w:rsidR="00B170D2">
        <w:fldChar w:fldCharType="end"/>
      </w:r>
      <w:r w:rsidR="00B170D2">
        <w:t xml:space="preserve"> </w:t>
      </w:r>
      <w:r w:rsidR="00D455A3">
        <w:t xml:space="preserve">which compares CROSS vs FLOT, </w:t>
      </w:r>
      <w:r w:rsidR="00B170D2">
        <w:t>and Neo-AEGIS</w:t>
      </w:r>
      <w:r w:rsidR="00B170D2">
        <w:fldChar w:fldCharType="begin">
          <w:fldData xml:space="preserve">PEVuZE5vdGU+PENpdGU+PEF1dGhvcj5SZXlub2xkczwvQXV0aG9yPjxZZWFyPjIwMTc8L1llYXI+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==
</w:fldData>
        </w:fldChar>
      </w:r>
      <w:r w:rsidR="00E44B30">
        <w:instrText xml:space="preserve"> ADDIN EN.CITE </w:instrText>
      </w:r>
      <w:r w:rsidR="00E44B30">
        <w:fldChar w:fldCharType="begin">
          <w:fldData xml:space="preserve">PEVuZE5vdGU+PENpdGU+PEF1dGhvcj5SZXlub2xkczwvQXV0aG9yPjxZZWFyPjIwMTc8L1llYXI+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==
</w:fldData>
        </w:fldChar>
      </w:r>
      <w:r w:rsidR="00E44B30">
        <w:instrText xml:space="preserve"> ADDIN EN.CITE.DATA </w:instrText>
      </w:r>
      <w:r w:rsidR="00E44B30">
        <w:fldChar w:fldCharType="end"/>
      </w:r>
      <w:r w:rsidR="00B170D2">
        <w:fldChar w:fldCharType="separate"/>
      </w:r>
      <w:r w:rsidR="00E44B30" w:rsidRPr="00E44B30">
        <w:rPr>
          <w:noProof/>
          <w:vertAlign w:val="superscript"/>
        </w:rPr>
        <w:t>16</w:t>
      </w:r>
      <w:r w:rsidR="00B170D2">
        <w:fldChar w:fldCharType="end"/>
      </w:r>
      <w:r w:rsidR="00D455A3">
        <w:t>, which compares CROSS with MAGIC or FLOT,</w:t>
      </w:r>
      <w:r w:rsidR="00B170D2">
        <w:t xml:space="preserve"> are currently seeking to determine the optimal neo-adjuvant strategy for adenocarcinoma.  Survival is </w:t>
      </w:r>
      <w:r w:rsidR="00F2174F">
        <w:t>the primary end point and will inform practice</w:t>
      </w:r>
      <w:r w:rsidR="00F96708">
        <w:t>,</w:t>
      </w:r>
      <w:r w:rsidR="00F2174F">
        <w:t xml:space="preserve"> particularly if consistent across all RCTs.  </w:t>
      </w:r>
      <w:r w:rsidR="00D84241">
        <w:t>S</w:t>
      </w:r>
      <w:r w:rsidR="00F2174F">
        <w:t xml:space="preserve">econdary end points will be of great importance, including toxicity, cost, and </w:t>
      </w:r>
      <w:r w:rsidR="001D0668">
        <w:t>(</w:t>
      </w:r>
      <w:r w:rsidR="00F2174F">
        <w:t>of huge potential importance with regard to surgery</w:t>
      </w:r>
      <w:r w:rsidR="001D0668">
        <w:t>)</w:t>
      </w:r>
      <w:r w:rsidR="00F2174F">
        <w:t xml:space="preserve"> whether </w:t>
      </w:r>
      <w:r w:rsidR="007053A5">
        <w:t xml:space="preserve">any </w:t>
      </w:r>
      <w:r w:rsidR="00F2174F">
        <w:t xml:space="preserve">differences in major postoperative morbidity and mortality are evident. </w:t>
      </w:r>
      <w:r w:rsidR="00CC6481">
        <w:t>Data on recurrence patterns will also give further insight into mechanisms of action and</w:t>
      </w:r>
      <w:r w:rsidR="00D84241">
        <w:t xml:space="preserve"> help explain any observed differences in survival.</w:t>
      </w:r>
    </w:p>
    <w:p w14:paraId="2D8B0EB2" w14:textId="77777777" w:rsidR="00B170D2" w:rsidRDefault="00B170D2" w:rsidP="00B170D2">
      <w:pPr>
        <w:spacing w:line="360" w:lineRule="auto"/>
      </w:pPr>
    </w:p>
    <w:tbl>
      <w:tblPr>
        <w:tblStyle w:val="TableGrid"/>
        <w:tblW w:w="9269" w:type="dxa"/>
        <w:tblLook w:val="04A0" w:firstRow="1" w:lastRow="0" w:firstColumn="1" w:lastColumn="0" w:noHBand="0" w:noVBand="1"/>
      </w:tblPr>
      <w:tblGrid>
        <w:gridCol w:w="1397"/>
        <w:gridCol w:w="1745"/>
        <w:gridCol w:w="1652"/>
        <w:gridCol w:w="1777"/>
        <w:gridCol w:w="1514"/>
        <w:gridCol w:w="1184"/>
      </w:tblGrid>
      <w:tr w:rsidR="005B69BA" w:rsidRPr="00D1395D" w14:paraId="343A0EA8" w14:textId="04E93AA7" w:rsidTr="00BE0775">
        <w:trPr>
          <w:trHeight w:val="397"/>
        </w:trPr>
        <w:tc>
          <w:tcPr>
            <w:tcW w:w="9269" w:type="dxa"/>
            <w:gridSpan w:val="6"/>
            <w:tcBorders>
              <w:top w:val="single" w:sz="4" w:space="0" w:color="auto"/>
              <w:left w:val="single" w:sz="4" w:space="0" w:color="auto"/>
              <w:bottom w:val="single" w:sz="4" w:space="0" w:color="auto"/>
              <w:right w:val="single" w:sz="4" w:space="0" w:color="auto"/>
            </w:tcBorders>
          </w:tcPr>
          <w:p w14:paraId="72841B85" w14:textId="28E35838" w:rsidR="005B69BA" w:rsidRPr="00BF5877" w:rsidRDefault="005B69BA" w:rsidP="00B170D2">
            <w:pPr>
              <w:spacing w:line="360" w:lineRule="auto"/>
              <w:rPr>
                <w:b/>
                <w:bCs/>
                <w:sz w:val="18"/>
                <w:szCs w:val="18"/>
              </w:rPr>
            </w:pPr>
            <w:r w:rsidRPr="00BF5877">
              <w:rPr>
                <w:b/>
                <w:bCs/>
                <w:sz w:val="18"/>
                <w:szCs w:val="18"/>
              </w:rPr>
              <w:lastRenderedPageBreak/>
              <w:t>Table 1.</w:t>
            </w:r>
            <w:r>
              <w:rPr>
                <w:sz w:val="18"/>
                <w:szCs w:val="18"/>
              </w:rPr>
              <w:t xml:space="preserve">  Current European trials comparing chemotherapy to chemoradiation in oesophago-gastric cancer</w:t>
            </w:r>
          </w:p>
        </w:tc>
      </w:tr>
      <w:tr w:rsidR="005B69BA" w:rsidRPr="00D1395D" w14:paraId="2F28856D" w14:textId="5FBB827C" w:rsidTr="00BE0775">
        <w:trPr>
          <w:trHeight w:val="397"/>
        </w:trPr>
        <w:tc>
          <w:tcPr>
            <w:tcW w:w="1397" w:type="dxa"/>
            <w:tcBorders>
              <w:top w:val="single" w:sz="4" w:space="0" w:color="auto"/>
              <w:left w:val="single" w:sz="4" w:space="0" w:color="auto"/>
              <w:bottom w:val="single" w:sz="4" w:space="0" w:color="auto"/>
              <w:right w:val="nil"/>
            </w:tcBorders>
          </w:tcPr>
          <w:p w14:paraId="325113E1" w14:textId="77777777" w:rsidR="005B69BA" w:rsidRPr="00BF5877" w:rsidRDefault="005B69BA" w:rsidP="00B170D2">
            <w:pPr>
              <w:spacing w:line="360" w:lineRule="auto"/>
              <w:rPr>
                <w:b/>
                <w:bCs/>
                <w:sz w:val="18"/>
                <w:szCs w:val="18"/>
              </w:rPr>
            </w:pPr>
            <w:r w:rsidRPr="00BF5877">
              <w:rPr>
                <w:b/>
                <w:bCs/>
                <w:sz w:val="18"/>
                <w:szCs w:val="18"/>
              </w:rPr>
              <w:t>Study</w:t>
            </w:r>
          </w:p>
        </w:tc>
        <w:tc>
          <w:tcPr>
            <w:tcW w:w="1745" w:type="dxa"/>
            <w:tcBorders>
              <w:top w:val="single" w:sz="4" w:space="0" w:color="auto"/>
              <w:left w:val="nil"/>
              <w:bottom w:val="single" w:sz="4" w:space="0" w:color="auto"/>
              <w:right w:val="nil"/>
            </w:tcBorders>
          </w:tcPr>
          <w:p w14:paraId="6E343815" w14:textId="77777777" w:rsidR="005B69BA" w:rsidRPr="00BF5877" w:rsidRDefault="005B69BA" w:rsidP="00B170D2">
            <w:pPr>
              <w:spacing w:line="360" w:lineRule="auto"/>
              <w:rPr>
                <w:b/>
                <w:bCs/>
                <w:sz w:val="18"/>
                <w:szCs w:val="18"/>
              </w:rPr>
            </w:pPr>
            <w:r w:rsidRPr="00BF5877">
              <w:rPr>
                <w:b/>
                <w:bCs/>
                <w:sz w:val="18"/>
                <w:szCs w:val="18"/>
              </w:rPr>
              <w:t>Tumour type</w:t>
            </w:r>
          </w:p>
        </w:tc>
        <w:tc>
          <w:tcPr>
            <w:tcW w:w="1652" w:type="dxa"/>
            <w:tcBorders>
              <w:top w:val="single" w:sz="4" w:space="0" w:color="auto"/>
              <w:left w:val="nil"/>
              <w:bottom w:val="single" w:sz="4" w:space="0" w:color="auto"/>
              <w:right w:val="nil"/>
            </w:tcBorders>
          </w:tcPr>
          <w:p w14:paraId="64586BB2" w14:textId="0F963877" w:rsidR="005B69BA" w:rsidRPr="00BF5877" w:rsidRDefault="005B69BA" w:rsidP="00B170D2">
            <w:pPr>
              <w:spacing w:line="360" w:lineRule="auto"/>
              <w:rPr>
                <w:b/>
                <w:bCs/>
                <w:sz w:val="18"/>
                <w:szCs w:val="18"/>
                <w:lang w:val="fr-FR"/>
              </w:rPr>
            </w:pPr>
            <w:r>
              <w:rPr>
                <w:b/>
                <w:bCs/>
                <w:sz w:val="18"/>
                <w:szCs w:val="18"/>
                <w:lang w:val="fr-FR"/>
              </w:rPr>
              <w:t>Study arms</w:t>
            </w:r>
          </w:p>
        </w:tc>
        <w:tc>
          <w:tcPr>
            <w:tcW w:w="1777" w:type="dxa"/>
            <w:tcBorders>
              <w:top w:val="single" w:sz="4" w:space="0" w:color="auto"/>
              <w:left w:val="nil"/>
              <w:bottom w:val="single" w:sz="4" w:space="0" w:color="auto"/>
              <w:right w:val="nil"/>
            </w:tcBorders>
          </w:tcPr>
          <w:p w14:paraId="6E1D6F5F" w14:textId="5A6831E4" w:rsidR="005B69BA" w:rsidRPr="00BF5877" w:rsidRDefault="005B69BA" w:rsidP="00B170D2">
            <w:pPr>
              <w:spacing w:line="360" w:lineRule="auto"/>
              <w:rPr>
                <w:b/>
                <w:bCs/>
                <w:sz w:val="18"/>
                <w:szCs w:val="18"/>
                <w:lang w:val="fr-FR"/>
              </w:rPr>
            </w:pPr>
            <w:r>
              <w:rPr>
                <w:b/>
                <w:bCs/>
                <w:sz w:val="18"/>
                <w:szCs w:val="18"/>
                <w:lang w:val="fr-FR"/>
              </w:rPr>
              <w:t>Recruitment target (n)</w:t>
            </w:r>
          </w:p>
        </w:tc>
        <w:tc>
          <w:tcPr>
            <w:tcW w:w="1514" w:type="dxa"/>
            <w:tcBorders>
              <w:top w:val="single" w:sz="4" w:space="0" w:color="auto"/>
              <w:left w:val="nil"/>
              <w:bottom w:val="single" w:sz="4" w:space="0" w:color="auto"/>
              <w:right w:val="nil"/>
            </w:tcBorders>
          </w:tcPr>
          <w:p w14:paraId="6BA3FC12" w14:textId="326B9DCC" w:rsidR="005B69BA" w:rsidRDefault="005B69BA" w:rsidP="00B170D2">
            <w:pPr>
              <w:spacing w:line="360" w:lineRule="auto"/>
              <w:rPr>
                <w:b/>
                <w:bCs/>
                <w:sz w:val="18"/>
                <w:szCs w:val="18"/>
                <w:lang w:val="fr-FR"/>
              </w:rPr>
            </w:pPr>
            <w:r>
              <w:rPr>
                <w:b/>
                <w:bCs/>
                <w:sz w:val="18"/>
                <w:szCs w:val="18"/>
                <w:lang w:val="fr-FR"/>
              </w:rPr>
              <w:t>Study endpoint</w:t>
            </w:r>
          </w:p>
        </w:tc>
        <w:tc>
          <w:tcPr>
            <w:tcW w:w="1184" w:type="dxa"/>
            <w:tcBorders>
              <w:top w:val="single" w:sz="4" w:space="0" w:color="auto"/>
              <w:left w:val="nil"/>
              <w:bottom w:val="single" w:sz="4" w:space="0" w:color="auto"/>
              <w:right w:val="single" w:sz="4" w:space="0" w:color="auto"/>
            </w:tcBorders>
          </w:tcPr>
          <w:p w14:paraId="3789A857" w14:textId="6CCED2BF" w:rsidR="005B69BA" w:rsidRDefault="00025A6F" w:rsidP="00B170D2">
            <w:pPr>
              <w:spacing w:line="360" w:lineRule="auto"/>
              <w:rPr>
                <w:b/>
                <w:bCs/>
                <w:sz w:val="18"/>
                <w:szCs w:val="18"/>
                <w:lang w:val="fr-FR"/>
              </w:rPr>
            </w:pPr>
            <w:r>
              <w:rPr>
                <w:b/>
                <w:bCs/>
                <w:sz w:val="18"/>
                <w:szCs w:val="18"/>
                <w:lang w:val="fr-FR"/>
              </w:rPr>
              <w:t>S</w:t>
            </w:r>
            <w:r w:rsidR="00475446">
              <w:rPr>
                <w:b/>
                <w:bCs/>
                <w:sz w:val="18"/>
                <w:szCs w:val="18"/>
                <w:lang w:val="fr-FR"/>
              </w:rPr>
              <w:t>tudy s</w:t>
            </w:r>
            <w:r>
              <w:rPr>
                <w:b/>
                <w:bCs/>
                <w:sz w:val="18"/>
                <w:szCs w:val="18"/>
                <w:lang w:val="fr-FR"/>
              </w:rPr>
              <w:t>tatus</w:t>
            </w:r>
          </w:p>
        </w:tc>
      </w:tr>
      <w:tr w:rsidR="00025A6F" w:rsidRPr="00D1395D" w14:paraId="4703AB69" w14:textId="370BF017" w:rsidTr="00BE0775">
        <w:trPr>
          <w:trHeight w:val="397"/>
        </w:trPr>
        <w:tc>
          <w:tcPr>
            <w:tcW w:w="1397" w:type="dxa"/>
            <w:tcBorders>
              <w:top w:val="nil"/>
              <w:left w:val="single" w:sz="4" w:space="0" w:color="auto"/>
              <w:bottom w:val="nil"/>
              <w:right w:val="nil"/>
            </w:tcBorders>
          </w:tcPr>
          <w:p w14:paraId="4E575793" w14:textId="7ECADDFE" w:rsidR="00025A6F" w:rsidRPr="00D1395D" w:rsidRDefault="00025A6F" w:rsidP="00025A6F">
            <w:pPr>
              <w:spacing w:line="360" w:lineRule="auto"/>
              <w:rPr>
                <w:sz w:val="18"/>
                <w:szCs w:val="18"/>
              </w:rPr>
            </w:pPr>
            <w:r>
              <w:rPr>
                <w:sz w:val="18"/>
                <w:szCs w:val="18"/>
              </w:rPr>
              <w:t xml:space="preserve">ESOPEC. </w:t>
            </w:r>
            <w:r w:rsidRPr="00D1395D">
              <w:rPr>
                <w:sz w:val="18"/>
                <w:szCs w:val="18"/>
              </w:rPr>
              <w:t>German multicentre RCT</w:t>
            </w:r>
          </w:p>
        </w:tc>
        <w:tc>
          <w:tcPr>
            <w:tcW w:w="1745" w:type="dxa"/>
            <w:tcBorders>
              <w:top w:val="nil"/>
              <w:left w:val="nil"/>
              <w:bottom w:val="nil"/>
              <w:right w:val="nil"/>
            </w:tcBorders>
          </w:tcPr>
          <w:p w14:paraId="09555AF4" w14:textId="77777777" w:rsidR="00025A6F" w:rsidRPr="00D1395D" w:rsidRDefault="00025A6F" w:rsidP="00025A6F">
            <w:pPr>
              <w:spacing w:line="360" w:lineRule="auto"/>
              <w:rPr>
                <w:sz w:val="18"/>
                <w:szCs w:val="18"/>
              </w:rPr>
            </w:pPr>
            <w:r>
              <w:rPr>
                <w:sz w:val="18"/>
                <w:szCs w:val="18"/>
              </w:rPr>
              <w:t>Oesophageal AC</w:t>
            </w:r>
          </w:p>
        </w:tc>
        <w:tc>
          <w:tcPr>
            <w:tcW w:w="1652" w:type="dxa"/>
            <w:tcBorders>
              <w:top w:val="nil"/>
              <w:left w:val="nil"/>
              <w:bottom w:val="nil"/>
              <w:right w:val="nil"/>
            </w:tcBorders>
          </w:tcPr>
          <w:p w14:paraId="2A8EE569" w14:textId="77777777" w:rsidR="00025A6F" w:rsidRPr="00D1395D" w:rsidRDefault="00025A6F" w:rsidP="00025A6F">
            <w:pPr>
              <w:spacing w:line="360" w:lineRule="auto"/>
              <w:rPr>
                <w:sz w:val="18"/>
                <w:szCs w:val="18"/>
              </w:rPr>
            </w:pPr>
            <w:r>
              <w:rPr>
                <w:sz w:val="18"/>
                <w:szCs w:val="18"/>
              </w:rPr>
              <w:t>FLOT vs. CROSS</w:t>
            </w:r>
          </w:p>
        </w:tc>
        <w:tc>
          <w:tcPr>
            <w:tcW w:w="1777" w:type="dxa"/>
            <w:tcBorders>
              <w:top w:val="nil"/>
              <w:left w:val="nil"/>
              <w:bottom w:val="nil"/>
              <w:right w:val="nil"/>
            </w:tcBorders>
          </w:tcPr>
          <w:p w14:paraId="7C247DEB" w14:textId="2536113E" w:rsidR="00025A6F" w:rsidRDefault="00025A6F" w:rsidP="00025A6F">
            <w:pPr>
              <w:spacing w:line="360" w:lineRule="auto"/>
              <w:rPr>
                <w:sz w:val="18"/>
                <w:szCs w:val="18"/>
              </w:rPr>
            </w:pPr>
            <w:r>
              <w:rPr>
                <w:sz w:val="18"/>
                <w:szCs w:val="18"/>
              </w:rPr>
              <w:t>438, sample size calculated to detect 13% superiority of FLOT</w:t>
            </w:r>
          </w:p>
        </w:tc>
        <w:tc>
          <w:tcPr>
            <w:tcW w:w="1514" w:type="dxa"/>
            <w:tcBorders>
              <w:top w:val="nil"/>
              <w:left w:val="nil"/>
              <w:bottom w:val="nil"/>
              <w:right w:val="nil"/>
            </w:tcBorders>
          </w:tcPr>
          <w:p w14:paraId="59C01741" w14:textId="264030EC" w:rsidR="00025A6F" w:rsidRDefault="00025A6F" w:rsidP="00025A6F">
            <w:pPr>
              <w:spacing w:line="360" w:lineRule="auto"/>
              <w:rPr>
                <w:sz w:val="18"/>
                <w:szCs w:val="18"/>
              </w:rPr>
            </w:pPr>
            <w:r>
              <w:rPr>
                <w:sz w:val="18"/>
                <w:szCs w:val="18"/>
              </w:rPr>
              <w:t>3y survival</w:t>
            </w:r>
          </w:p>
        </w:tc>
        <w:tc>
          <w:tcPr>
            <w:tcW w:w="1184" w:type="dxa"/>
            <w:tcBorders>
              <w:top w:val="nil"/>
              <w:left w:val="nil"/>
              <w:bottom w:val="nil"/>
              <w:right w:val="single" w:sz="4" w:space="0" w:color="auto"/>
            </w:tcBorders>
          </w:tcPr>
          <w:p w14:paraId="60067E11" w14:textId="07A18675" w:rsidR="00025A6F" w:rsidRDefault="00025A6F" w:rsidP="00025A6F">
            <w:pPr>
              <w:spacing w:line="360" w:lineRule="auto"/>
              <w:rPr>
                <w:sz w:val="18"/>
                <w:szCs w:val="18"/>
              </w:rPr>
            </w:pPr>
            <w:r>
              <w:rPr>
                <w:sz w:val="18"/>
                <w:szCs w:val="18"/>
              </w:rPr>
              <w:t>Recruitment completed April 2020</w:t>
            </w:r>
          </w:p>
        </w:tc>
      </w:tr>
      <w:tr w:rsidR="00025A6F" w:rsidRPr="00D1395D" w14:paraId="788A789E" w14:textId="741F389A" w:rsidTr="00BE0775">
        <w:trPr>
          <w:trHeight w:val="795"/>
        </w:trPr>
        <w:tc>
          <w:tcPr>
            <w:tcW w:w="1397" w:type="dxa"/>
            <w:tcBorders>
              <w:top w:val="nil"/>
              <w:left w:val="single" w:sz="4" w:space="0" w:color="auto"/>
              <w:bottom w:val="single" w:sz="4" w:space="0" w:color="auto"/>
              <w:right w:val="nil"/>
            </w:tcBorders>
          </w:tcPr>
          <w:p w14:paraId="72D3B2CF" w14:textId="3F2E42BA" w:rsidR="00025A6F" w:rsidRPr="00D1395D" w:rsidRDefault="00025A6F" w:rsidP="00025A6F">
            <w:pPr>
              <w:spacing w:line="360" w:lineRule="auto"/>
              <w:rPr>
                <w:sz w:val="18"/>
                <w:szCs w:val="18"/>
              </w:rPr>
            </w:pPr>
            <w:r w:rsidRPr="00D1395D">
              <w:rPr>
                <w:sz w:val="18"/>
                <w:szCs w:val="18"/>
              </w:rPr>
              <w:t>Neo-AEGIS</w:t>
            </w:r>
            <w:r>
              <w:rPr>
                <w:sz w:val="18"/>
                <w:szCs w:val="18"/>
              </w:rPr>
              <w:t xml:space="preserve">. International </w:t>
            </w:r>
            <w:r w:rsidRPr="00D1395D">
              <w:rPr>
                <w:sz w:val="18"/>
                <w:szCs w:val="18"/>
              </w:rPr>
              <w:t xml:space="preserve"> multicentre RCT</w:t>
            </w:r>
          </w:p>
        </w:tc>
        <w:tc>
          <w:tcPr>
            <w:tcW w:w="1745" w:type="dxa"/>
            <w:tcBorders>
              <w:top w:val="nil"/>
              <w:left w:val="nil"/>
              <w:bottom w:val="single" w:sz="4" w:space="0" w:color="auto"/>
              <w:right w:val="nil"/>
            </w:tcBorders>
          </w:tcPr>
          <w:p w14:paraId="40B5B3FB" w14:textId="77777777" w:rsidR="00025A6F" w:rsidRPr="00D1395D" w:rsidRDefault="00025A6F" w:rsidP="00025A6F">
            <w:pPr>
              <w:spacing w:line="360" w:lineRule="auto"/>
              <w:rPr>
                <w:sz w:val="18"/>
                <w:szCs w:val="18"/>
              </w:rPr>
            </w:pPr>
            <w:r>
              <w:rPr>
                <w:sz w:val="18"/>
                <w:szCs w:val="18"/>
              </w:rPr>
              <w:t>Junctional or oesophageal AC</w:t>
            </w:r>
          </w:p>
        </w:tc>
        <w:tc>
          <w:tcPr>
            <w:tcW w:w="1652" w:type="dxa"/>
            <w:tcBorders>
              <w:top w:val="nil"/>
              <w:left w:val="nil"/>
              <w:bottom w:val="single" w:sz="4" w:space="0" w:color="auto"/>
              <w:right w:val="nil"/>
            </w:tcBorders>
          </w:tcPr>
          <w:p w14:paraId="15C66E84" w14:textId="13B43454" w:rsidR="00025A6F" w:rsidRPr="00D1395D" w:rsidRDefault="00025A6F" w:rsidP="00025A6F">
            <w:pPr>
              <w:spacing w:line="360" w:lineRule="auto"/>
              <w:rPr>
                <w:sz w:val="18"/>
                <w:szCs w:val="18"/>
              </w:rPr>
            </w:pPr>
            <w:r>
              <w:rPr>
                <w:sz w:val="18"/>
                <w:szCs w:val="18"/>
              </w:rPr>
              <w:t>FLOT or ECF/X vs. CROSS</w:t>
            </w:r>
          </w:p>
        </w:tc>
        <w:tc>
          <w:tcPr>
            <w:tcW w:w="1777" w:type="dxa"/>
            <w:tcBorders>
              <w:top w:val="nil"/>
              <w:left w:val="nil"/>
              <w:bottom w:val="single" w:sz="4" w:space="0" w:color="auto"/>
              <w:right w:val="nil"/>
            </w:tcBorders>
          </w:tcPr>
          <w:p w14:paraId="4C619FF2" w14:textId="4518170D" w:rsidR="00025A6F" w:rsidRDefault="00025A6F" w:rsidP="00025A6F">
            <w:pPr>
              <w:spacing w:line="360" w:lineRule="auto"/>
              <w:rPr>
                <w:sz w:val="18"/>
                <w:szCs w:val="18"/>
              </w:rPr>
            </w:pPr>
            <w:r>
              <w:rPr>
                <w:sz w:val="18"/>
                <w:szCs w:val="18"/>
              </w:rPr>
              <w:t xml:space="preserve">540, sample size calculated to detect </w:t>
            </w:r>
            <w:r w:rsidR="00D455A3">
              <w:rPr>
                <w:sz w:val="18"/>
                <w:szCs w:val="18"/>
              </w:rPr>
              <w:t xml:space="preserve">non-inferiority </w:t>
            </w:r>
            <w:r w:rsidR="00D84241">
              <w:rPr>
                <w:sz w:val="18"/>
                <w:szCs w:val="18"/>
              </w:rPr>
              <w:t xml:space="preserve">(10% margin) </w:t>
            </w:r>
            <w:r w:rsidR="00D455A3">
              <w:rPr>
                <w:sz w:val="18"/>
                <w:szCs w:val="18"/>
              </w:rPr>
              <w:t>of the two regimens</w:t>
            </w:r>
            <w:r w:rsidR="00D84241">
              <w:rPr>
                <w:sz w:val="18"/>
                <w:szCs w:val="18"/>
              </w:rPr>
              <w:t xml:space="preserve"> </w:t>
            </w:r>
          </w:p>
        </w:tc>
        <w:tc>
          <w:tcPr>
            <w:tcW w:w="1514" w:type="dxa"/>
            <w:tcBorders>
              <w:top w:val="nil"/>
              <w:left w:val="nil"/>
              <w:bottom w:val="single" w:sz="4" w:space="0" w:color="auto"/>
              <w:right w:val="nil"/>
            </w:tcBorders>
          </w:tcPr>
          <w:p w14:paraId="4002ACDF" w14:textId="2C92D29F" w:rsidR="00025A6F" w:rsidRDefault="00025A6F" w:rsidP="00025A6F">
            <w:pPr>
              <w:spacing w:line="360" w:lineRule="auto"/>
              <w:rPr>
                <w:sz w:val="18"/>
                <w:szCs w:val="18"/>
              </w:rPr>
            </w:pPr>
            <w:r>
              <w:rPr>
                <w:sz w:val="18"/>
                <w:szCs w:val="18"/>
              </w:rPr>
              <w:t>3y survival</w:t>
            </w:r>
          </w:p>
        </w:tc>
        <w:tc>
          <w:tcPr>
            <w:tcW w:w="1184" w:type="dxa"/>
            <w:tcBorders>
              <w:top w:val="nil"/>
              <w:left w:val="nil"/>
              <w:bottom w:val="single" w:sz="4" w:space="0" w:color="auto"/>
              <w:right w:val="single" w:sz="4" w:space="0" w:color="auto"/>
            </w:tcBorders>
          </w:tcPr>
          <w:p w14:paraId="6CCB5165" w14:textId="782FE938" w:rsidR="00025A6F" w:rsidRDefault="00475446" w:rsidP="00025A6F">
            <w:pPr>
              <w:spacing w:line="360" w:lineRule="auto"/>
              <w:rPr>
                <w:sz w:val="18"/>
                <w:szCs w:val="18"/>
              </w:rPr>
            </w:pPr>
            <w:r>
              <w:rPr>
                <w:sz w:val="18"/>
                <w:szCs w:val="18"/>
              </w:rPr>
              <w:t>Currently r</w:t>
            </w:r>
            <w:r w:rsidR="00025A6F">
              <w:rPr>
                <w:sz w:val="18"/>
                <w:szCs w:val="18"/>
              </w:rPr>
              <w:t>ecruiting</w:t>
            </w:r>
          </w:p>
        </w:tc>
      </w:tr>
    </w:tbl>
    <w:p w14:paraId="4E73B4F7" w14:textId="2A732835" w:rsidR="00B170D2" w:rsidRDefault="00B170D2" w:rsidP="00E638D2">
      <w:pPr>
        <w:spacing w:line="360" w:lineRule="auto"/>
        <w:rPr>
          <w:i/>
          <w:iCs/>
        </w:rPr>
      </w:pPr>
    </w:p>
    <w:p w14:paraId="277AF4D3" w14:textId="7F07A86C" w:rsidR="001D0668" w:rsidRDefault="001D0668" w:rsidP="001D0668">
      <w:pPr>
        <w:spacing w:line="360" w:lineRule="auto"/>
        <w:ind w:firstLine="720"/>
      </w:pPr>
      <w:r>
        <w:t>From a su</w:t>
      </w:r>
      <w:r w:rsidR="00F41909">
        <w:t>r</w:t>
      </w:r>
      <w:r>
        <w:t>geon</w:t>
      </w:r>
      <w:r w:rsidR="002A360A">
        <w:t>’</w:t>
      </w:r>
      <w:r>
        <w:t xml:space="preserve">s perspective, despite </w:t>
      </w:r>
      <w:r w:rsidR="004A2C58">
        <w:t xml:space="preserve">undoubted </w:t>
      </w:r>
      <w:r>
        <w:t xml:space="preserve">improvements in oncological therapies, </w:t>
      </w:r>
      <w:r w:rsidR="00475446">
        <w:t>only a</w:t>
      </w:r>
      <w:r>
        <w:t xml:space="preserve"> minority of patients (20-50%) exhibit a response to neoadjuvant treatment for </w:t>
      </w:r>
      <w:r w:rsidR="00BD0BB6">
        <w:t>O</w:t>
      </w:r>
      <w:r>
        <w:t>AC</w:t>
      </w:r>
      <w:r w:rsidR="00C733D0">
        <w:t xml:space="preserve"> (measured through clinical down-staging or histopathological tumour regression)</w:t>
      </w:r>
      <w:r w:rsidR="00BD0BB6">
        <w:t xml:space="preserve">. </w:t>
      </w:r>
      <w:r w:rsidR="00C733D0">
        <w:t xml:space="preserve"> </w:t>
      </w:r>
      <w:r w:rsidR="00BD0BB6">
        <w:t xml:space="preserve">Moreover, </w:t>
      </w:r>
      <w:r w:rsidR="00C733D0">
        <w:t>these patients cannot be predicted at the outset</w:t>
      </w:r>
      <w:r>
        <w:t>.</w:t>
      </w:r>
      <w:r>
        <w:fldChar w:fldCharType="begin">
          <w:fldData xml:space="preserve">PEVuZE5vdGU+PENpdGU+PEF1dGhvcj5Ob2JsZTwvQXV0aG9yPjxZZWFyPjIwMTc8L1llYXI+PFJl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</w:fldData>
        </w:fldChar>
      </w:r>
      <w:r w:rsidR="00E44B30">
        <w:instrText xml:space="preserve"> ADDIN EN.CITE </w:instrText>
      </w:r>
      <w:r w:rsidR="00E44B30">
        <w:fldChar w:fldCharType="begin">
          <w:fldData xml:space="preserve">PEVuZE5vdGU+PENpdGU+PEF1dGhvcj5Ob2JsZTwvQXV0aG9yPjxZZWFyPjIwMTc8L1llYXI+PFJl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</w:fldData>
        </w:fldChar>
      </w:r>
      <w:r w:rsidR="00E44B30">
        <w:instrText xml:space="preserve"> ADDIN EN.CITE.DATA </w:instrText>
      </w:r>
      <w:r w:rsidR="00E44B30">
        <w:fldChar w:fldCharType="end"/>
      </w:r>
      <w:r>
        <w:fldChar w:fldCharType="separate"/>
      </w:r>
      <w:r w:rsidR="00E44B30" w:rsidRPr="00E44B30">
        <w:rPr>
          <w:noProof/>
          <w:vertAlign w:val="superscript"/>
        </w:rPr>
        <w:t>5, 7, 17, 18</w:t>
      </w:r>
      <w:r>
        <w:fldChar w:fldCharType="end"/>
      </w:r>
      <w:r>
        <w:t xml:space="preserve"> </w:t>
      </w:r>
      <w:r w:rsidR="00C733D0">
        <w:t>Current practice, regrettably, remains based on trials presenting an average reported survival benefit, when in fact this is not due to every patient gaining an incremental advantage</w:t>
      </w:r>
      <w:r w:rsidR="00475446">
        <w:t>. R</w:t>
      </w:r>
      <w:r w:rsidR="00C733D0">
        <w:t>ather</w:t>
      </w:r>
      <w:r w:rsidR="00475446">
        <w:t>,</w:t>
      </w:r>
      <w:r w:rsidR="00C733D0">
        <w:t xml:space="preserve"> a select minority </w:t>
      </w:r>
      <w:r w:rsidR="00475446">
        <w:t>gain</w:t>
      </w:r>
      <w:r w:rsidR="00C733D0">
        <w:t xml:space="preserve"> a large benefit </w:t>
      </w:r>
      <w:r w:rsidR="00F41909">
        <w:t>and</w:t>
      </w:r>
      <w:r w:rsidR="00C733D0">
        <w:t xml:space="preserve"> the </w:t>
      </w:r>
      <w:r w:rsidR="00F41909">
        <w:t xml:space="preserve">remaining </w:t>
      </w:r>
      <w:r w:rsidR="00C733D0">
        <w:t>majority</w:t>
      </w:r>
      <w:r w:rsidR="00F41909">
        <w:t xml:space="preserve"> </w:t>
      </w:r>
      <w:r w:rsidR="00475446">
        <w:t>are exposed to neoadjuvant treatment and associated potential harm, without benefit to survival</w:t>
      </w:r>
      <w:r w:rsidR="00F41909">
        <w:t>.</w:t>
      </w:r>
      <w:r w:rsidR="00F41909">
        <w:fldChar w:fldCharType="begin">
          <w:fldData xml:space="preserve">PEVuZE5vdGU+PENpdGU+PEF1dGhvcj5Ob2JsZTwvQXV0aG9yPjxZZWFyPjIwMTc8L1llYXI+PFJl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==
</w:fldData>
        </w:fldChar>
      </w:r>
      <w:r w:rsidR="00E44B30">
        <w:instrText xml:space="preserve"> ADDIN EN.CITE </w:instrText>
      </w:r>
      <w:r w:rsidR="00E44B30">
        <w:fldChar w:fldCharType="begin">
          <w:fldData xml:space="preserve">PEVuZE5vdGU+PENpdGU+PEF1dGhvcj5Ob2JsZTwvQXV0aG9yPjxZZWFyPjIwMTc8L1llYXI+PFJl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==
</w:fldData>
        </w:fldChar>
      </w:r>
      <w:r w:rsidR="00E44B30">
        <w:instrText xml:space="preserve"> ADDIN EN.CITE.DATA </w:instrText>
      </w:r>
      <w:r w:rsidR="00E44B30">
        <w:fldChar w:fldCharType="end"/>
      </w:r>
      <w:r w:rsidR="00F41909">
        <w:fldChar w:fldCharType="separate"/>
      </w:r>
      <w:r w:rsidR="00E44B30" w:rsidRPr="00E44B30">
        <w:rPr>
          <w:noProof/>
          <w:vertAlign w:val="superscript"/>
        </w:rPr>
        <w:t>17, 19</w:t>
      </w:r>
      <w:r w:rsidR="00F41909">
        <w:fldChar w:fldCharType="end"/>
      </w:r>
      <w:r w:rsidR="00C733D0">
        <w:t xml:space="preserve"> Given that neo-adjuvant therapy may reduce a </w:t>
      </w:r>
      <w:r w:rsidR="00F41909">
        <w:t xml:space="preserve">given </w:t>
      </w:r>
      <w:r w:rsidR="00C733D0">
        <w:t>patients fitness by 20% or more</w:t>
      </w:r>
      <w:r w:rsidR="004A2C58">
        <w:t xml:space="preserve"> before surgery</w:t>
      </w:r>
      <w:r w:rsidR="00C733D0">
        <w:t>,</w:t>
      </w:r>
      <w:r w:rsidR="00475446">
        <w:fldChar w:fldCharType="begin">
          <w:fldData xml:space="preserve">PEVuZE5vdGU+PENpdGU+PEF1dGhvcj5XZXN0PC9BdXRob3I+PFllYXI+MjAxNTwvWWVhcj48UmVj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</w:fldData>
        </w:fldChar>
      </w:r>
      <w:r w:rsidR="00E44B30">
        <w:instrText xml:space="preserve"> ADDIN EN.CITE </w:instrText>
      </w:r>
      <w:r w:rsidR="00E44B30">
        <w:fldChar w:fldCharType="begin">
          <w:fldData xml:space="preserve">PEVuZE5vdGU+PENpdGU+PEF1dGhvcj5XZXN0PC9BdXRob3I+PFllYXI+MjAxNTwvWWVhcj48UmVj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</w:fldData>
        </w:fldChar>
      </w:r>
      <w:r w:rsidR="00E44B30">
        <w:instrText xml:space="preserve"> ADDIN EN.CITE.DATA </w:instrText>
      </w:r>
      <w:r w:rsidR="00E44B30">
        <w:fldChar w:fldCharType="end"/>
      </w:r>
      <w:r w:rsidR="00475446">
        <w:fldChar w:fldCharType="separate"/>
      </w:r>
      <w:r w:rsidR="00E44B30" w:rsidRPr="00E44B30">
        <w:rPr>
          <w:noProof/>
          <w:vertAlign w:val="superscript"/>
        </w:rPr>
        <w:t>20-22</w:t>
      </w:r>
      <w:r w:rsidR="00475446">
        <w:fldChar w:fldCharType="end"/>
      </w:r>
      <w:r w:rsidR="00C733D0">
        <w:t xml:space="preserve"> it remains difficult </w:t>
      </w:r>
      <w:r w:rsidR="00F41909">
        <w:t xml:space="preserve">in </w:t>
      </w:r>
      <w:r w:rsidR="00A8743E">
        <w:t>contemporaneous practice</w:t>
      </w:r>
      <w:r w:rsidR="00F41909">
        <w:t xml:space="preserve"> </w:t>
      </w:r>
      <w:r w:rsidR="00C733D0">
        <w:t xml:space="preserve">to justify exposing </w:t>
      </w:r>
      <w:r w:rsidR="00F41909">
        <w:t xml:space="preserve">all </w:t>
      </w:r>
      <w:r w:rsidR="00C733D0">
        <w:t xml:space="preserve">patients to toxic therapy when </w:t>
      </w:r>
      <w:r w:rsidR="00A8743E">
        <w:t>the majority</w:t>
      </w:r>
      <w:r w:rsidR="00C733D0">
        <w:t xml:space="preserve"> will not benefit.</w:t>
      </w:r>
      <w:r>
        <w:t xml:space="preserve">  </w:t>
      </w:r>
    </w:p>
    <w:p w14:paraId="1EDA33DA" w14:textId="77777777" w:rsidR="001D0668" w:rsidRDefault="001D0668" w:rsidP="00E638D2">
      <w:pPr>
        <w:spacing w:line="360" w:lineRule="auto"/>
        <w:rPr>
          <w:i/>
          <w:iCs/>
        </w:rPr>
      </w:pPr>
    </w:p>
    <w:p w14:paraId="71976823" w14:textId="042C322A" w:rsidR="00434183" w:rsidRPr="003521C0" w:rsidRDefault="00434183" w:rsidP="00E638D2">
      <w:pPr>
        <w:spacing w:line="360" w:lineRule="auto"/>
        <w:rPr>
          <w:i/>
          <w:sz w:val="28"/>
        </w:rPr>
      </w:pPr>
      <w:r w:rsidRPr="003521C0">
        <w:rPr>
          <w:i/>
          <w:sz w:val="28"/>
        </w:rPr>
        <w:t>Neoadjuvant</w:t>
      </w:r>
      <w:r w:rsidR="005B69BA">
        <w:rPr>
          <w:i/>
          <w:sz w:val="28"/>
        </w:rPr>
        <w:t xml:space="preserve"> </w:t>
      </w:r>
      <w:r w:rsidR="00D84241">
        <w:rPr>
          <w:i/>
          <w:sz w:val="28"/>
        </w:rPr>
        <w:t xml:space="preserve">therapy </w:t>
      </w:r>
      <w:r w:rsidR="00050FAF">
        <w:rPr>
          <w:i/>
          <w:sz w:val="28"/>
        </w:rPr>
        <w:t xml:space="preserve">plus surgery </w:t>
      </w:r>
      <w:r w:rsidR="005B69BA">
        <w:rPr>
          <w:i/>
          <w:sz w:val="28"/>
        </w:rPr>
        <w:t>or definit</w:t>
      </w:r>
      <w:r w:rsidR="00344F59">
        <w:rPr>
          <w:i/>
          <w:sz w:val="28"/>
        </w:rPr>
        <w:t>i</w:t>
      </w:r>
      <w:r w:rsidR="005B69BA">
        <w:rPr>
          <w:i/>
          <w:sz w:val="28"/>
        </w:rPr>
        <w:t>ve</w:t>
      </w:r>
      <w:r w:rsidRPr="003521C0">
        <w:rPr>
          <w:i/>
          <w:sz w:val="28"/>
        </w:rPr>
        <w:t xml:space="preserve"> chemoradiotherapy in squamous cell carcinoma (SCC)</w:t>
      </w:r>
    </w:p>
    <w:p w14:paraId="40504012" w14:textId="335B8799" w:rsidR="008A43B6" w:rsidRDefault="00AA5A60" w:rsidP="003521C0">
      <w:pPr>
        <w:spacing w:line="360" w:lineRule="auto"/>
        <w:ind w:firstLine="720"/>
      </w:pPr>
      <w:r>
        <w:t xml:space="preserve">The increased sensitivity </w:t>
      </w:r>
      <w:r w:rsidR="00A34C67">
        <w:t xml:space="preserve">to CRT </w:t>
      </w:r>
      <w:r>
        <w:t xml:space="preserve">of SCC compared to AC </w:t>
      </w:r>
      <w:r w:rsidR="00916F8F">
        <w:t>has been well described</w:t>
      </w:r>
      <w:r w:rsidR="0046633D">
        <w:t xml:space="preserve">.  </w:t>
      </w:r>
      <w:r w:rsidR="003A3773">
        <w:t xml:space="preserve">In </w:t>
      </w:r>
      <w:r w:rsidR="00EA61CA">
        <w:t xml:space="preserve">the </w:t>
      </w:r>
      <w:r w:rsidR="003A3773">
        <w:t>CROSS</w:t>
      </w:r>
      <w:r w:rsidR="00EA61CA">
        <w:t xml:space="preserve"> trial</w:t>
      </w:r>
      <w:r w:rsidR="003A3773">
        <w:t xml:space="preserve">, </w:t>
      </w:r>
      <w:r w:rsidR="00772DC0">
        <w:t xml:space="preserve">a </w:t>
      </w:r>
      <w:r w:rsidR="0060703C">
        <w:t xml:space="preserve">CPR </w:t>
      </w:r>
      <w:r w:rsidR="003A3773">
        <w:t>in the resected specimen (no residual tumour cells</w:t>
      </w:r>
      <w:r w:rsidR="0046633D">
        <w:t>, tumour re</w:t>
      </w:r>
      <w:r w:rsidR="00002FA4">
        <w:t>gression</w:t>
      </w:r>
      <w:r w:rsidR="0046633D">
        <w:t xml:space="preserve"> grade</w:t>
      </w:r>
      <w:r w:rsidR="0060703C">
        <w:t xml:space="preserve"> </w:t>
      </w:r>
      <w:r w:rsidR="0046633D">
        <w:t>1</w:t>
      </w:r>
      <w:r w:rsidR="003A3773">
        <w:t>) was seen in 49% of patients with SCC, compared to</w:t>
      </w:r>
      <w:r w:rsidR="0046633D">
        <w:t xml:space="preserve"> only</w:t>
      </w:r>
      <w:r w:rsidR="003A3773">
        <w:t xml:space="preserve"> 23% fo</w:t>
      </w:r>
      <w:r w:rsidR="00A34C67">
        <w:t>r</w:t>
      </w:r>
      <w:r w:rsidR="003A3773">
        <w:t xml:space="preserve"> AC patients.</w:t>
      </w:r>
      <w:r w:rsidR="0060703C">
        <w:fldChar w:fldCharType="begin">
          <w:fldData xml:space="preserve">PEVuZE5vdGU+PENpdGU+PEF1dGhvcj5TaGFwaXJvPC9BdXRob3I+PFllYXI+MjAxNTwvWWVhcj48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</w:fldData>
        </w:fldChar>
      </w:r>
      <w:r w:rsidR="00E70F30">
        <w:instrText xml:space="preserve"> ADDIN EN.CITE </w:instrText>
      </w:r>
      <w:r w:rsidR="00E70F30">
        <w:fldChar w:fldCharType="begin">
          <w:fldData xml:space="preserve">PEVuZE5vdGU+PENpdGU+PEF1dGhvcj5TaGFwaXJvPC9BdXRob3I+PFllYXI+MjAxNTwvWWVhcj48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</w:fldData>
        </w:fldChar>
      </w:r>
      <w:r w:rsidR="00E70F30">
        <w:instrText xml:space="preserve"> ADDIN EN.CITE.DATA </w:instrText>
      </w:r>
      <w:r w:rsidR="00E70F30">
        <w:fldChar w:fldCharType="end"/>
      </w:r>
      <w:r w:rsidR="0060703C">
        <w:fldChar w:fldCharType="separate"/>
      </w:r>
      <w:r w:rsidR="0060703C" w:rsidRPr="0060703C">
        <w:rPr>
          <w:noProof/>
          <w:vertAlign w:val="superscript"/>
        </w:rPr>
        <w:t>1</w:t>
      </w:r>
      <w:r w:rsidR="0060703C">
        <w:fldChar w:fldCharType="end"/>
      </w:r>
      <w:r w:rsidR="003A3773">
        <w:t xml:space="preserve"> </w:t>
      </w:r>
      <w:r w:rsidR="0005574F">
        <w:t>Clear</w:t>
      </w:r>
      <w:r w:rsidR="0060703C">
        <w:t xml:space="preserve"> </w:t>
      </w:r>
      <w:r w:rsidR="0005574F">
        <w:t>surgical margins</w:t>
      </w:r>
      <w:r w:rsidR="0060703C">
        <w:t xml:space="preserve"> (R0)</w:t>
      </w:r>
      <w:r w:rsidR="0005574F">
        <w:t xml:space="preserve"> were obtained in </w:t>
      </w:r>
      <w:r w:rsidR="00433669">
        <w:t>92</w:t>
      </w:r>
      <w:r w:rsidR="0005574F">
        <w:t>% of patients</w:t>
      </w:r>
      <w:r w:rsidR="00205860">
        <w:t xml:space="preserve"> </w:t>
      </w:r>
      <w:r w:rsidR="00433669">
        <w:t>overall following NACRT</w:t>
      </w:r>
      <w:r w:rsidR="0005574F">
        <w:t>.</w:t>
      </w:r>
      <w:r w:rsidR="003A3773">
        <w:t xml:space="preserve"> </w:t>
      </w:r>
      <w:r w:rsidR="00F2174F">
        <w:t xml:space="preserve">Although the numbers randomised with SCC were small, at just </w:t>
      </w:r>
      <w:r w:rsidR="0060703C">
        <w:t>41 patients in the intervention group (23% of the total), t</w:t>
      </w:r>
      <w:r w:rsidR="0046633D">
        <w:t>hese results</w:t>
      </w:r>
      <w:r w:rsidR="00916F8F">
        <w:t xml:space="preserve"> </w:t>
      </w:r>
      <w:r>
        <w:t>ha</w:t>
      </w:r>
      <w:r w:rsidR="0046633D">
        <w:t>ve</w:t>
      </w:r>
      <w:r>
        <w:t xml:space="preserve"> </w:t>
      </w:r>
      <w:r w:rsidR="0060703C">
        <w:t>l</w:t>
      </w:r>
      <w:r>
        <w:t xml:space="preserve">ed to the adoption of </w:t>
      </w:r>
      <w:r w:rsidR="003A3773">
        <w:t xml:space="preserve">neoadjuvant CRT </w:t>
      </w:r>
      <w:r>
        <w:t xml:space="preserve">as </w:t>
      </w:r>
      <w:r w:rsidR="006B041B">
        <w:t>standard</w:t>
      </w:r>
      <w:r>
        <w:t xml:space="preserve"> practice</w:t>
      </w:r>
      <w:r w:rsidR="00A34C67">
        <w:t xml:space="preserve"> for the treatment of </w:t>
      </w:r>
      <w:r w:rsidR="006B041B">
        <w:t xml:space="preserve">resectable </w:t>
      </w:r>
      <w:r w:rsidR="004D2E16">
        <w:t>mid</w:t>
      </w:r>
      <w:r w:rsidR="00BC0530">
        <w:t>-</w:t>
      </w:r>
      <w:r w:rsidR="004D2E16">
        <w:t xml:space="preserve"> and lower oesophageal </w:t>
      </w:r>
      <w:r w:rsidR="00A34C67">
        <w:t>SCC</w:t>
      </w:r>
      <w:r w:rsidR="00916F8F">
        <w:t xml:space="preserve">, </w:t>
      </w:r>
      <w:r w:rsidR="003A3773">
        <w:t>particularly in Western practice</w:t>
      </w:r>
      <w:r w:rsidR="00A34C67">
        <w:t>.</w:t>
      </w:r>
      <w:r w:rsidR="0046633D">
        <w:t xml:space="preserve">  </w:t>
      </w:r>
    </w:p>
    <w:p w14:paraId="27197E64" w14:textId="4C76BD73" w:rsidR="004D2E16" w:rsidRDefault="008A43B6" w:rsidP="003521C0">
      <w:pPr>
        <w:spacing w:line="360" w:lineRule="auto"/>
        <w:ind w:firstLine="720"/>
      </w:pPr>
      <w:r>
        <w:lastRenderedPageBreak/>
        <w:t>One issue that remains in question is th</w:t>
      </w:r>
      <w:r w:rsidR="00475446">
        <w:t>e restrictive nature of the CROSS trial e</w:t>
      </w:r>
      <w:r w:rsidR="0042013C">
        <w:t>ligibili</w:t>
      </w:r>
      <w:r w:rsidR="00365549">
        <w:t>t</w:t>
      </w:r>
      <w:r w:rsidR="0042013C">
        <w:t>y</w:t>
      </w:r>
      <w:r w:rsidR="00365549">
        <w:t xml:space="preserve"> </w:t>
      </w:r>
      <w:r w:rsidR="00475446">
        <w:t>criteria, wherein patients were limited to age &lt; 75 years, cT3 disease or less, and less than 10% weight loss, among others</w:t>
      </w:r>
      <w:r>
        <w:t>.</w:t>
      </w:r>
      <w:r w:rsidR="00475446">
        <w:fldChar w:fldCharType="begin">
          <w:fldData xml:space="preserve">PEVuZE5vdGU+PENpdGU+PEF1dGhvcj52YW4gSGFnZW48L0F1dGhvcj48WWVhcj4yMDEyPC9ZZWFy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</w:fldData>
        </w:fldChar>
      </w:r>
      <w:r w:rsidR="00CC6481">
        <w:instrText xml:space="preserve"> ADDIN EN.CITE </w:instrText>
      </w:r>
      <w:r w:rsidR="00CC6481">
        <w:fldChar w:fldCharType="begin">
          <w:fldData xml:space="preserve">PEVuZE5vdGU+PENpdGU+PEF1dGhvcj52YW4gSGFnZW48L0F1dGhvcj48WWVhcj4yMDEyPC9ZZWFy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</w:fldData>
        </w:fldChar>
      </w:r>
      <w:r w:rsidR="00CC6481">
        <w:instrText xml:space="preserve"> ADDIN EN.CITE.DATA </w:instrText>
      </w:r>
      <w:r w:rsidR="00CC6481">
        <w:fldChar w:fldCharType="end"/>
      </w:r>
      <w:r w:rsidR="00475446">
        <w:fldChar w:fldCharType="separate"/>
      </w:r>
      <w:r w:rsidR="00CC6481" w:rsidRPr="00CC6481">
        <w:rPr>
          <w:noProof/>
          <w:vertAlign w:val="superscript"/>
        </w:rPr>
        <w:t>7</w:t>
      </w:r>
      <w:r w:rsidR="00475446">
        <w:fldChar w:fldCharType="end"/>
      </w:r>
      <w:r>
        <w:t xml:space="preserve"> </w:t>
      </w:r>
      <w:r w:rsidR="004C0DBD">
        <w:t xml:space="preserve"> </w:t>
      </w:r>
      <w:r w:rsidR="000D0331">
        <w:t xml:space="preserve">TNM6 staging also meant that the degree of nodal disease burden was not considered. </w:t>
      </w:r>
      <w:r w:rsidR="004C0DBD">
        <w:t xml:space="preserve"> </w:t>
      </w:r>
      <w:r w:rsidR="000D0331">
        <w:t xml:space="preserve">Studies </w:t>
      </w:r>
      <w:r w:rsidR="004C0DBD">
        <w:t>assessing the applicability of CROSS outcomes to real-world practice have been mixed</w:t>
      </w:r>
      <w:r w:rsidR="00B2168C">
        <w:t>,</w:t>
      </w:r>
      <w:r w:rsidR="00E17299">
        <w:t xml:space="preserve"> </w:t>
      </w:r>
      <w:r w:rsidR="004C0DBD">
        <w:t xml:space="preserve">as these patients, on average, </w:t>
      </w:r>
      <w:r w:rsidR="00607575">
        <w:t xml:space="preserve">are older </w:t>
      </w:r>
      <w:r w:rsidR="00636FE0">
        <w:t xml:space="preserve">with more comorbidity </w:t>
      </w:r>
      <w:r w:rsidR="00607575">
        <w:t xml:space="preserve">and </w:t>
      </w:r>
      <w:r w:rsidR="004C0DBD">
        <w:t>more advanced disease than those in the original trial</w:t>
      </w:r>
      <w:r w:rsidR="00636FE0">
        <w:t>.</w:t>
      </w:r>
      <w:r w:rsidR="00607575">
        <w:fldChar w:fldCharType="begin">
          <w:fldData xml:space="preserve">PEVuZE5vdGU+PENpdGU+PEF1dGhvcj5Ub3hvcGV1czwvQXV0aG9yPjxZZWFyPjIwMTg8L1llYXI+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</w:fldData>
        </w:fldChar>
      </w:r>
      <w:r w:rsidR="00E44B30">
        <w:instrText xml:space="preserve"> ADDIN EN.CITE </w:instrText>
      </w:r>
      <w:r w:rsidR="00E44B30">
        <w:fldChar w:fldCharType="begin">
          <w:fldData xml:space="preserve">PEVuZE5vdGU+PENpdGU+PEF1dGhvcj5Ub3hvcGV1czwvQXV0aG9yPjxZZWFyPjIwMTg8L1llYXI+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</w:fldData>
        </w:fldChar>
      </w:r>
      <w:r w:rsidR="00E44B30">
        <w:instrText xml:space="preserve"> ADDIN EN.CITE.DATA </w:instrText>
      </w:r>
      <w:r w:rsidR="00E44B30">
        <w:fldChar w:fldCharType="end"/>
      </w:r>
      <w:r w:rsidR="00607575">
        <w:fldChar w:fldCharType="separate"/>
      </w:r>
      <w:r w:rsidR="00E44B30" w:rsidRPr="00E44B30">
        <w:rPr>
          <w:noProof/>
          <w:vertAlign w:val="superscript"/>
        </w:rPr>
        <w:t>23</w:t>
      </w:r>
      <w:r w:rsidR="00607575">
        <w:fldChar w:fldCharType="end"/>
      </w:r>
      <w:r w:rsidR="004C0DBD">
        <w:t xml:space="preserve"> </w:t>
      </w:r>
      <w:r w:rsidR="00636FE0">
        <w:t xml:space="preserve">In one study, </w:t>
      </w:r>
      <w:r w:rsidR="004C0DBD">
        <w:t>few</w:t>
      </w:r>
      <w:r w:rsidR="00636FE0">
        <w:t>er than</w:t>
      </w:r>
      <w:r w:rsidR="004C0DBD">
        <w:t xml:space="preserve"> 50% of treated patients </w:t>
      </w:r>
      <w:r w:rsidR="00636FE0">
        <w:t>would have met</w:t>
      </w:r>
      <w:r w:rsidR="004C0DBD">
        <w:t xml:space="preserve"> the original CROSS eligibility criteria </w:t>
      </w:r>
      <w:r w:rsidR="00636FE0">
        <w:t>and these patients had worse outcomes</w:t>
      </w:r>
      <w:r>
        <w:t>.</w:t>
      </w:r>
      <w:r w:rsidR="00475446">
        <w:fldChar w:fldCharType="begin"/>
      </w:r>
      <w:r w:rsidR="00E44B30">
        <w:instrText xml:space="preserve"> ADDIN EN.CITE &lt;EndNote&gt;&lt;Cite&gt;&lt;Author&gt;Wong&lt;/Author&gt;&lt;Year&gt;2020&lt;/Year&gt;&lt;RecNum&gt;91&lt;/RecNum&gt;&lt;DisplayText&gt;&lt;style face="superscript"&gt;24&lt;/style&gt;&lt;/DisplayText&gt;&lt;record&gt;&lt;rec-number&gt;91&lt;/rec-number&gt;&lt;foreign-keys&gt;&lt;key app="EN" db-id="er02x0sarswazdetz58vzaaqez5xxz0e9xxe" timestamp="1608188881"&gt;91&lt;/key&gt;&lt;/foreign-keys&gt;&lt;ref-type name="Journal Article"&gt;17&lt;/ref-type&gt;&lt;contributors&gt;&lt;authors&gt;&lt;author&gt;Wong, I. Y. H.&lt;/author&gt;&lt;author&gt;Lam, K. O.&lt;/author&gt;&lt;author&gt;Chan, W.&lt;/author&gt;&lt;author&gt;Wong, C.&lt;/author&gt;&lt;author&gt;So, T. H.&lt;/author&gt;&lt;author&gt;Chan, K. K.&lt;/author&gt;&lt;author&gt;Choi, C. W.&lt;/author&gt;&lt;author&gt;Law, T. T.&lt;/author&gt;&lt;author&gt;Chiu, K.&lt;/author&gt;&lt;author&gt;Chan, F. S. Y.&lt;/author&gt;&lt;author&gt;Kwong, D. L. W.&lt;/author&gt;&lt;author&gt;Law, S.&lt;/author&gt;&lt;/authors&gt;&lt;/contributors&gt;&lt;auth-address&gt;Department of Surgery, The University of Hong Kong, Hong Kong, China.&amp;#xD;Department of Clinical Oncology, The University of Hong Kong, Hong Kong, China.&amp;#xD;Department of Diagnostic Radiology, The University of Hong Kong, Hong Kong, China.&amp;#xD;Department of Surgery, The University of Hong Kong, Hong Kong, China. slaw@hku.hk.&lt;/auth-address&gt;&lt;titles&gt;&lt;title&gt;Real-world Scenario: CROSS Regimen as Preoperative Therapy for Oesophageal Squamous Cell Carcinoma&lt;/title&gt;&lt;secondary-title&gt;J Gastrointest Surg&lt;/secondary-title&gt;&lt;/titles&gt;&lt;periodical&gt;&lt;full-title&gt;J Gastrointest Surg&lt;/full-title&gt;&lt;/periodical&gt;&lt;pages&gt;1937-1947&lt;/pages&gt;&lt;volume&gt;24&lt;/volume&gt;&lt;number&gt;9&lt;/number&gt;&lt;edition&gt;2020/07/17&lt;/edition&gt;&lt;keywords&gt;&lt;keyword&gt;Chemoradiotherapy&lt;/keyword&gt;&lt;keyword&gt;Neoadjuvant therapy&lt;/keyword&gt;&lt;keyword&gt;Oesophageal cancer&lt;/keyword&gt;&lt;keyword&gt;Oesophageal squamous cell carcinoma&lt;/keyword&gt;&lt;keyword&gt;Oesophagectomy&lt;/keyword&gt;&lt;/keywords&gt;&lt;dates&gt;&lt;year&gt;2020&lt;/year&gt;&lt;pub-dates&gt;&lt;date&gt;Sep&lt;/date&gt;&lt;/pub-dates&gt;&lt;/dates&gt;&lt;isbn&gt;1873-4626 (Electronic)&amp;#xD;1091-255X (Linking)&lt;/isbn&gt;&lt;accession-num&gt;32671794&lt;/accession-num&gt;&lt;urls&gt;&lt;related-urls&gt;&lt;url&gt;https://www.ncbi.nlm.nih.gov/pubmed/32671794&lt;/url&gt;&lt;/related-urls&gt;&lt;/urls&gt;&lt;electronic-resource-num&gt;10.1007/s11605-020-04704-5&lt;/electronic-resource-num&gt;&lt;/record&gt;&lt;/Cite&gt;&lt;/EndNote&gt;</w:instrText>
      </w:r>
      <w:r w:rsidR="00475446">
        <w:fldChar w:fldCharType="separate"/>
      </w:r>
      <w:r w:rsidR="00E44B30" w:rsidRPr="00E44B30">
        <w:rPr>
          <w:noProof/>
          <w:vertAlign w:val="superscript"/>
        </w:rPr>
        <w:t>24</w:t>
      </w:r>
      <w:r w:rsidR="00475446">
        <w:fldChar w:fldCharType="end"/>
      </w:r>
      <w:r w:rsidR="00636FE0">
        <w:t xml:space="preserve"> However, other studies have shown similar outcomes in patients treated outside of a trial setting, albeit with a greater proportion of patients (90%) </w:t>
      </w:r>
      <w:r w:rsidR="00BE0775">
        <w:t>who would have met</w:t>
      </w:r>
      <w:r w:rsidR="00636FE0">
        <w:t xml:space="preserve"> the trial eligibility criteria. </w:t>
      </w:r>
      <w:r>
        <w:t xml:space="preserve">Therefore, it remains unknown whether the </w:t>
      </w:r>
      <w:r w:rsidR="00BE0775">
        <w:t>promising</w:t>
      </w:r>
      <w:r>
        <w:t xml:space="preserve"> results from the CROSS trial can be extrapolated to patients with more advanced </w:t>
      </w:r>
      <w:r w:rsidR="0042013C">
        <w:t>local disease</w:t>
      </w:r>
      <w:r w:rsidR="00E17299">
        <w:t xml:space="preserve">, particularly lymph node involvement, </w:t>
      </w:r>
      <w:r>
        <w:t>on a neo-adjuvant pathway.</w:t>
      </w:r>
    </w:p>
    <w:p w14:paraId="251E5BB9" w14:textId="472D7CCC" w:rsidR="00E907EA" w:rsidRDefault="00E907EA" w:rsidP="003521C0">
      <w:pPr>
        <w:spacing w:line="360" w:lineRule="auto"/>
        <w:ind w:firstLine="720"/>
      </w:pPr>
      <w:r>
        <w:t xml:space="preserve">The curative </w:t>
      </w:r>
      <w:r w:rsidR="00772DC0">
        <w:t xml:space="preserve">non-surgical </w:t>
      </w:r>
      <w:r>
        <w:t>alternative to NACRT in SCC is high dose RT, so</w:t>
      </w:r>
      <w:r w:rsidR="00475446">
        <w:t>-</w:t>
      </w:r>
      <w:r>
        <w:t xml:space="preserve">called definitive chemoradiotherapy (dCRT). In the UK, there are large regional variations in the use of dCRT versus NACRT for SCC, highlighting a lack of consensus in the published literature as to the best approach. Generally, the </w:t>
      </w:r>
      <w:r w:rsidR="00002FA4">
        <w:t>likelihood of selecting</w:t>
      </w:r>
      <w:r>
        <w:t xml:space="preserve"> </w:t>
      </w:r>
      <w:r w:rsidR="00863BAA">
        <w:t>d</w:t>
      </w:r>
      <w:r>
        <w:t>CRT increases with more proximal tumours (particularly supra-carinal), the suspicion of local invasion</w:t>
      </w:r>
      <w:r w:rsidR="00475446">
        <w:t>,</w:t>
      </w:r>
      <w:r>
        <w:t xml:space="preserve"> and poorer patient fitness.</w:t>
      </w:r>
      <w:r w:rsidR="0060703C">
        <w:t xml:space="preserve">  Whereas historically pharyngo-laryng</w:t>
      </w:r>
      <w:r w:rsidR="00E70F30">
        <w:t>o-oesophagect</w:t>
      </w:r>
      <w:r w:rsidR="0060703C">
        <w:t>omy was performed</w:t>
      </w:r>
      <w:r w:rsidR="00E70F30">
        <w:t xml:space="preserve"> for SCC of the cervical oesophagus, the high morbidity associated with the procedure, impact on patient quality of life, and </w:t>
      </w:r>
      <w:r w:rsidR="00002FA4">
        <w:t xml:space="preserve">the </w:t>
      </w:r>
      <w:r w:rsidR="00E70F30">
        <w:t>efficacy of alternatives in the form of dCRT means this is now rarely performed in Western p</w:t>
      </w:r>
      <w:r w:rsidR="007053A5">
        <w:t>atients</w:t>
      </w:r>
      <w:r w:rsidR="00E70F30">
        <w:t>.</w:t>
      </w:r>
    </w:p>
    <w:p w14:paraId="18B19C48" w14:textId="723DBD28" w:rsidR="00E907EA" w:rsidRDefault="00E70F30" w:rsidP="003521C0">
      <w:pPr>
        <w:spacing w:line="360" w:lineRule="auto"/>
        <w:ind w:firstLine="720"/>
      </w:pPr>
      <w:r>
        <w:t xml:space="preserve">The optimal treatment of mid- to </w:t>
      </w:r>
      <w:r w:rsidR="00666CAC">
        <w:t>lower</w:t>
      </w:r>
      <w:r>
        <w:t>-oesophage</w:t>
      </w:r>
      <w:r w:rsidR="0042013C">
        <w:t xml:space="preserve">al SCC </w:t>
      </w:r>
      <w:r>
        <w:t xml:space="preserve">tumours, however, remains more controversial.  </w:t>
      </w:r>
      <w:r w:rsidR="00E907EA">
        <w:t>A 2016 Cochrane review</w:t>
      </w:r>
      <w:r w:rsidR="00E907EA">
        <w:fldChar w:fldCharType="begin"/>
      </w:r>
      <w:r w:rsidR="00E44B30">
        <w:instrText xml:space="preserve"> ADDIN EN.CITE &lt;EndNote&gt;&lt;Cite&gt;&lt;Author&gt;Best&lt;/Author&gt;&lt;Year&gt;2016&lt;/Year&gt;&lt;RecNum&gt;8&lt;/RecNum&gt;&lt;DisplayText&gt;&lt;style face="superscript"&gt;25&lt;/style&gt;&lt;/DisplayText&gt;&lt;record&gt;&lt;rec-number&gt;8&lt;/rec-number&gt;&lt;foreign-keys&gt;&lt;key app="EN" db-id="er02x0sarswazdetz58vzaaqez5xxz0e9xxe" timestamp="1603102987"&gt;8&lt;/key&gt;&lt;/foreign-keys&gt;&lt;ref-type name="Journal Article"&gt;17&lt;/ref-type&gt;&lt;contributors&gt;&lt;authors&gt;&lt;author&gt;Best, L. M.&lt;/author&gt;&lt;author&gt;Mughal, M.&lt;/author&gt;&lt;author&gt;Gurusamy, K. S.&lt;/author&gt;&lt;/authors&gt;&lt;/contributors&gt;&lt;auth-address&gt;Department of Surgery, Royal Free Campus, UCL Medical School, Rowland Hill Street, London, UK, NW32PF.&lt;/auth-address&gt;&lt;titles&gt;&lt;title&gt;Non-surgical versus surgical treatment for oesophageal cancer&lt;/title&gt;&lt;secondary-title&gt;Cochrane Database Syst Rev&lt;/secondary-title&gt;&lt;/titles&gt;&lt;periodical&gt;&lt;full-title&gt;Cochrane Database Syst Rev&lt;/full-title&gt;&lt;/periodical&gt;&lt;pages&gt;CD011498&lt;/pages&gt;&lt;volume&gt;3&lt;/volume&gt;&lt;edition&gt;2016/03/30&lt;/edition&gt;&lt;keywords&gt;&lt;keyword&gt;*Chemoradiotherapy/mortality&lt;/keyword&gt;&lt;keyword&gt;Esophageal Neoplasms/mortality/*therapy&lt;/keyword&gt;&lt;keyword&gt;Health Status&lt;/keyword&gt;&lt;keyword&gt;Humans&lt;/keyword&gt;&lt;keyword&gt;Quality of Life&lt;/keyword&gt;&lt;keyword&gt;Radiotherapy/mortality&lt;/keyword&gt;&lt;keyword&gt;Randomized Controlled Trials as Topic&lt;/keyword&gt;&lt;/keywords&gt;&lt;dates&gt;&lt;year&gt;2016&lt;/year&gt;&lt;pub-dates&gt;&lt;date&gt;Mar 29&lt;/date&gt;&lt;/pub-dates&gt;&lt;/dates&gt;&lt;isbn&gt;1469-493X (Electronic)&amp;#xD;1361-6137 (Linking)&lt;/isbn&gt;&lt;accession-num&gt;27021481&lt;/accession-num&gt;&lt;urls&gt;&lt;related-urls&gt;&lt;url&gt;https://www.ncbi.nlm.nih.gov/pubmed/27021481&lt;/url&gt;&lt;/related-urls&gt;&lt;/urls&gt;&lt;custom2&gt;PMC7078786&lt;/custom2&gt;&lt;electronic-resource-num&gt;10.1002/14651858.CD011498.pub2&lt;/electronic-resource-num&gt;&lt;/record&gt;&lt;/Cite&gt;&lt;/EndNote&gt;</w:instrText>
      </w:r>
      <w:r w:rsidR="00E907EA">
        <w:fldChar w:fldCharType="separate"/>
      </w:r>
      <w:r w:rsidR="00E44B30" w:rsidRPr="00E44B30">
        <w:rPr>
          <w:noProof/>
          <w:vertAlign w:val="superscript"/>
        </w:rPr>
        <w:t>25</w:t>
      </w:r>
      <w:r w:rsidR="00E907EA">
        <w:fldChar w:fldCharType="end"/>
      </w:r>
      <w:r w:rsidR="00E907EA">
        <w:t xml:space="preserve"> concluded that dCRT for SCC had equivalent outcomes to NACRT followed by surgery, although </w:t>
      </w:r>
      <w:r w:rsidR="00DD440B">
        <w:t xml:space="preserve">it </w:t>
      </w:r>
      <w:r w:rsidR="00E907EA">
        <w:t>acknowledg</w:t>
      </w:r>
      <w:r w:rsidR="00DD440B">
        <w:t>ed</w:t>
      </w:r>
      <w:r w:rsidR="00E907EA">
        <w:t xml:space="preserve"> poor study quality and data heterogeneity.</w:t>
      </w:r>
      <w:r w:rsidR="00DD440B">
        <w:t xml:space="preserve"> Non randomised trial comparisons have been flawed owing to inconsistencies in patient fitness, surgical resection standards and the inclusion of patients who had salvage surgery</w:t>
      </w:r>
      <w:r w:rsidR="00E907EA">
        <w:t xml:space="preserve"> </w:t>
      </w:r>
      <w:r w:rsidR="00DD440B">
        <w:t xml:space="preserve">after dCRT. </w:t>
      </w:r>
      <w:r w:rsidR="00E907EA">
        <w:t>Two small RCTs</w:t>
      </w:r>
      <w:r w:rsidR="00E907EA">
        <w:fldChar w:fldCharType="begin">
          <w:fldData xml:space="preserve">PEVuZE5vdGU+PENpdGU+PEF1dGhvcj5TdGFobDwvQXV0aG9yPjxZZWFyPjIwMDU8L1llYXI+PFJl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2FkanV2YW50IFRo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</w:fldData>
        </w:fldChar>
      </w:r>
      <w:r w:rsidR="00E44B30">
        <w:instrText xml:space="preserve"> ADDIN EN.CITE </w:instrText>
      </w:r>
      <w:r w:rsidR="00E44B30">
        <w:fldChar w:fldCharType="begin">
          <w:fldData xml:space="preserve">PEVuZE5vdGU+PENpdGU+PEF1dGhvcj5TdGFobDwvQXV0aG9yPjxZZWFyPjIwMDU8L1llYXI+PFJl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2FkanV2YW50IFRo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</w:fldData>
        </w:fldChar>
      </w:r>
      <w:r w:rsidR="00E44B30">
        <w:instrText xml:space="preserve"> ADDIN EN.CITE.DATA </w:instrText>
      </w:r>
      <w:r w:rsidR="00E44B30">
        <w:fldChar w:fldCharType="end"/>
      </w:r>
      <w:r w:rsidR="00E907EA">
        <w:fldChar w:fldCharType="separate"/>
      </w:r>
      <w:r w:rsidR="00E44B30" w:rsidRPr="00E44B30">
        <w:rPr>
          <w:noProof/>
          <w:vertAlign w:val="superscript"/>
        </w:rPr>
        <w:t>26, 27</w:t>
      </w:r>
      <w:r w:rsidR="00E907EA">
        <w:fldChar w:fldCharType="end"/>
      </w:r>
      <w:r w:rsidR="00E907EA">
        <w:t xml:space="preserve"> </w:t>
      </w:r>
      <w:r w:rsidR="00DD440B">
        <w:t xml:space="preserve">also </w:t>
      </w:r>
      <w:r w:rsidR="00E907EA">
        <w:t xml:space="preserve">showed no difference in outcome between dCRT and NACRT plus surgery, </w:t>
      </w:r>
      <w:r w:rsidR="00DD440B">
        <w:t>leading to a debate as to</w:t>
      </w:r>
      <w:r w:rsidR="00E907EA">
        <w:t xml:space="preserve"> whether improvements in oncological therapy may have since tipped the balance in favour of an organ-preserving approach with dCRT.  </w:t>
      </w:r>
    </w:p>
    <w:p w14:paraId="57B457FA" w14:textId="556605FC" w:rsidR="00666CAC" w:rsidRPr="003554F9" w:rsidRDefault="00E907EA" w:rsidP="00666CAC">
      <w:pPr>
        <w:spacing w:line="360" w:lineRule="auto"/>
        <w:ind w:firstLine="720"/>
      </w:pPr>
      <w:r>
        <w:t>Notwithstanding, one of the largest analyses to date, a 2020 retrospective population analysis of US data (n = 19,532)</w:t>
      </w:r>
      <w:r w:rsidR="00772DC0">
        <w:t xml:space="preserve"> </w:t>
      </w:r>
      <w:r>
        <w:t>provide</w:t>
      </w:r>
      <w:r w:rsidR="00772DC0">
        <w:t>d</w:t>
      </w:r>
      <w:r>
        <w:t xml:space="preserve"> an important caveat. This analysis</w:t>
      </w:r>
      <w:r w:rsidR="00E70F30">
        <w:t>,</w:t>
      </w:r>
      <w:r>
        <w:t xml:space="preserve"> which adjusted for patient factors through propensity score matching, found that survival of patients with SCC receiving dCRT was significantly </w:t>
      </w:r>
      <w:r w:rsidR="0042013C">
        <w:t xml:space="preserve">inferior </w:t>
      </w:r>
      <w:r>
        <w:t xml:space="preserve"> to those receiving NACRT followed by surgery (median 18.0 vs. 36.5 months, p &lt; 0.001).</w:t>
      </w:r>
      <w:r>
        <w:fldChar w:fldCharType="begin"/>
      </w:r>
      <w:r w:rsidR="00E44B30">
        <w:instrText xml:space="preserve"> ADDIN EN.CITE &lt;EndNote&gt;&lt;Cite&gt;&lt;Author&gt;Kamarajah&lt;/Author&gt;&lt;Year&gt;2020&lt;/Year&gt;&lt;RecNum&gt;74&lt;/RecNum&gt;&lt;DisplayText&gt;&lt;style face="superscript"&gt;28&lt;/style&gt;&lt;/DisplayText&gt;&lt;record&gt;&lt;rec-number&gt;74&lt;/rec-number&gt;&lt;foreign-keys&gt;&lt;key app="EN" db-id="er02x0sarswazdetz58vzaaqez5xxz0e9xxe" timestamp="1605856852"&gt;74&lt;/key&gt;&lt;/foreign-keys&gt;&lt;ref-type name="Journal Article"&gt;17&lt;/ref-type&gt;&lt;contributors&gt;&lt;authors&gt;&lt;author&gt;Kamarajah, S. K.&lt;/author&gt;&lt;author&gt;Phillips, A. W.&lt;/author&gt;&lt;author&gt;Hanna, G. B.&lt;/author&gt;&lt;author&gt;Low, D.&lt;/author&gt;&lt;author&gt;Markar, S. R.&lt;/author&gt;&lt;/authors&gt;&lt;/contributors&gt;&lt;auth-address&gt;*Northern Oesophagogastric Unit, Royal Victoria Infirmary, Newcastle University Trust Hospitals, Newcastle-Upon-Tyne, United Kingdom daggerInstitute of Cellular Medicine, Newcastle University, Newcastle upon Tyne, Tyne and Wear, United Kingdom double daggerSchool of Medical Education, Newcastle University, Newcastle upon Tyne, Tyne and Wear, United Kingdom section signDepartment of Surgery &amp;amp; Cancer, Imperial College London, London, United Kingdom paragraph signDepartment of Thoracic Surgery, Virginia Mason Medical Center, Seattle, WA ||Department of Molecular Medicine &amp;amp; Surgery, Karolinska Institutet, Stockholm, Sweden.&lt;/auth-address&gt;&lt;titles&gt;&lt;title&gt;Definitive Chemoradiotherapy Compared to Neoadjuvant Chemoradiotherapy With Esophagectomy for Locoregional Esophageal Cancer: National Population-Based Cohort Study&lt;/title&gt;&lt;secondary-title&gt;Ann Surg&lt;/secondary-title&gt;&lt;/titles&gt;&lt;periodical&gt;&lt;full-title&gt;Ann Surg&lt;/full-title&gt;&lt;/periodical&gt;&lt;edition&gt;2020/09/01&lt;/edition&gt;&lt;dates&gt;&lt;year&gt;2020&lt;/year&gt;&lt;pub-dates&gt;&lt;date&gt;May 19&lt;/date&gt;&lt;/pub-dates&gt;&lt;/dates&gt;&lt;isbn&gt;1528-1140 (Electronic)&amp;#xD;0003-4932 (Linking)&lt;/isbn&gt;&lt;accession-num&gt;32865948&lt;/accession-num&gt;&lt;urls&gt;&lt;related-urls&gt;&lt;url&gt;https://www.ncbi.nlm.nih.gov/pubmed/32865948&lt;/url&gt;&lt;/related-urls&gt;&lt;/urls&gt;&lt;electronic-resource-num&gt;10.1097/SLA.0000000000003941&lt;/electronic-resource-num&gt;&lt;/record&gt;&lt;/Cite&gt;&lt;/EndNote&gt;</w:instrText>
      </w:r>
      <w:r>
        <w:fldChar w:fldCharType="separate"/>
      </w:r>
      <w:r w:rsidR="00E44B30" w:rsidRPr="00E44B30">
        <w:rPr>
          <w:noProof/>
          <w:vertAlign w:val="superscript"/>
        </w:rPr>
        <w:t>28</w:t>
      </w:r>
      <w:r>
        <w:fldChar w:fldCharType="end"/>
      </w:r>
      <w:r w:rsidRPr="00F47150">
        <w:t xml:space="preserve"> </w:t>
      </w:r>
      <w:r>
        <w:t xml:space="preserve"> Indeed other studies have confirmed better local control in patients </w:t>
      </w:r>
      <w:r>
        <w:lastRenderedPageBreak/>
        <w:t>undergoing surgery</w:t>
      </w:r>
      <w:r>
        <w:fldChar w:fldCharType="begin">
          <w:fldData xml:space="preserve">PEVuZE5vdGU+PENpdGU+PEF1dGhvcj5CYXJiZXR0YTwvQXV0aG9yPjxZZWFyPjIwMTg8L1llYXI+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</w:fldData>
        </w:fldChar>
      </w:r>
      <w:r w:rsidR="00E44B30">
        <w:instrText xml:space="preserve"> ADDIN EN.CITE </w:instrText>
      </w:r>
      <w:r w:rsidR="00E44B30">
        <w:fldChar w:fldCharType="begin">
          <w:fldData xml:space="preserve">PEVuZE5vdGU+PENpdGU+PEF1dGhvcj5CYXJiZXR0YTwvQXV0aG9yPjxZZWFyPjIwMTg8L1llYXI+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</w:fldData>
        </w:fldChar>
      </w:r>
      <w:r w:rsidR="00E44B30">
        <w:instrText xml:space="preserve"> ADDIN EN.CITE.DATA </w:instrText>
      </w:r>
      <w:r w:rsidR="00E44B30">
        <w:fldChar w:fldCharType="end"/>
      </w:r>
      <w:r>
        <w:fldChar w:fldCharType="separate"/>
      </w:r>
      <w:r w:rsidR="00E44B30" w:rsidRPr="00E44B30">
        <w:rPr>
          <w:noProof/>
          <w:vertAlign w:val="superscript"/>
        </w:rPr>
        <w:t>29, 30</w:t>
      </w:r>
      <w:r>
        <w:fldChar w:fldCharType="end"/>
      </w:r>
      <w:r>
        <w:t xml:space="preserve"> and to date no high level </w:t>
      </w:r>
      <w:r w:rsidR="00002FA4">
        <w:t>data</w:t>
      </w:r>
      <w:r>
        <w:t xml:space="preserve"> containing patients undergoing dCRT have matched the 60% 5-year survival seen in the NACRT arm of the CROSS trial</w:t>
      </w:r>
      <w:r w:rsidR="00E70F30">
        <w:t xml:space="preserve">. </w:t>
      </w:r>
      <w:r w:rsidR="007053A5" w:rsidRPr="00475446">
        <w:t xml:space="preserve">This </w:t>
      </w:r>
      <w:r w:rsidR="00846530">
        <w:t>uncertainty</w:t>
      </w:r>
      <w:r w:rsidR="00BE0775">
        <w:t xml:space="preserve"> </w:t>
      </w:r>
      <w:r w:rsidR="007053A5" w:rsidRPr="00475446">
        <w:t xml:space="preserve">might easily justify a </w:t>
      </w:r>
      <w:r w:rsidR="00FE674B">
        <w:t xml:space="preserve">multi-centre </w:t>
      </w:r>
      <w:r w:rsidR="007053A5" w:rsidRPr="00475446">
        <w:t>randomised trial</w:t>
      </w:r>
      <w:r w:rsidR="0042013C">
        <w:t>,</w:t>
      </w:r>
      <w:r w:rsidR="00014626">
        <w:t xml:space="preserve"> </w:t>
      </w:r>
      <w:r w:rsidR="007053A5" w:rsidRPr="00475446">
        <w:t xml:space="preserve">however </w:t>
      </w:r>
      <w:r w:rsidR="00475446" w:rsidRPr="00475446">
        <w:t>past efforts to recruit to such a trial were deemed futile, with just five patients recruited over a 3-year period,</w:t>
      </w:r>
      <w:r w:rsidR="00475446" w:rsidRPr="00475446">
        <w:fldChar w:fldCharType="begin">
          <w:fldData xml:space="preserve">PEVuZE5vdGU+PENpdGU+PEF1dGhvcj5CbGF6ZWJ5PC9BdXRob3I+PFllYXI+MjAxNDwvWWVhcj48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=
</w:fldData>
        </w:fldChar>
      </w:r>
      <w:r w:rsidR="00E44B30">
        <w:instrText xml:space="preserve"> ADDIN EN.CITE </w:instrText>
      </w:r>
      <w:r w:rsidR="00E44B30">
        <w:fldChar w:fldCharType="begin">
          <w:fldData xml:space="preserve">PEVuZE5vdGU+PENpdGU+PEF1dGhvcj5CbGF6ZWJ5PC9BdXRob3I+PFllYXI+MjAxNDwvWWVhcj48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=
</w:fldData>
        </w:fldChar>
      </w:r>
      <w:r w:rsidR="00E44B30">
        <w:instrText xml:space="preserve"> ADDIN EN.CITE.DATA </w:instrText>
      </w:r>
      <w:r w:rsidR="00E44B30">
        <w:fldChar w:fldCharType="end"/>
      </w:r>
      <w:r w:rsidR="00475446" w:rsidRPr="00475446">
        <w:fldChar w:fldCharType="separate"/>
      </w:r>
      <w:r w:rsidR="00E44B30" w:rsidRPr="00E44B30">
        <w:rPr>
          <w:noProof/>
          <w:vertAlign w:val="superscript"/>
        </w:rPr>
        <w:t>31</w:t>
      </w:r>
      <w:r w:rsidR="00475446" w:rsidRPr="00475446">
        <w:fldChar w:fldCharType="end"/>
      </w:r>
      <w:r w:rsidR="00475446" w:rsidRPr="00475446">
        <w:t xml:space="preserve"> due to patient biases and </w:t>
      </w:r>
      <w:r w:rsidR="00FE674B">
        <w:t xml:space="preserve">the </w:t>
      </w:r>
      <w:r w:rsidR="00475446" w:rsidRPr="00475446">
        <w:t xml:space="preserve">low incidence rates </w:t>
      </w:r>
      <w:r w:rsidR="00FE674B">
        <w:t xml:space="preserve">of SCC </w:t>
      </w:r>
      <w:r w:rsidR="00475446" w:rsidRPr="00475446">
        <w:t>in Western practice</w:t>
      </w:r>
      <w:r w:rsidR="00002FA4" w:rsidRPr="00475446">
        <w:t>.</w:t>
      </w:r>
      <w:r w:rsidR="00002FA4">
        <w:t xml:space="preserve"> </w:t>
      </w:r>
      <w:r>
        <w:t>Subject to any level 1 evidence to the contrary, the consensus amongst surgeons, unsurprisingly, remains in favour of multi-modality therapy (including surgical resection) in fit patients with resectable mid- to lower-oesophageal SCC.</w:t>
      </w:r>
      <w:r w:rsidR="00666CAC">
        <w:t xml:space="preserve"> </w:t>
      </w:r>
    </w:p>
    <w:p w14:paraId="70C521FD" w14:textId="649E5298" w:rsidR="00E907EA" w:rsidRPr="00666CAC" w:rsidRDefault="00E907EA" w:rsidP="00A8743E">
      <w:pPr>
        <w:spacing w:line="360" w:lineRule="auto"/>
        <w:ind w:firstLine="720"/>
        <w:rPr>
          <w:i/>
          <w:iCs/>
        </w:rPr>
      </w:pPr>
    </w:p>
    <w:p w14:paraId="18A8D8E0" w14:textId="77777777" w:rsidR="007D051F" w:rsidRPr="003521C0" w:rsidRDefault="007D051F" w:rsidP="007D051F">
      <w:pPr>
        <w:spacing w:line="360" w:lineRule="auto"/>
        <w:rPr>
          <w:sz w:val="28"/>
        </w:rPr>
      </w:pPr>
      <w:r w:rsidRPr="003521C0">
        <w:rPr>
          <w:i/>
          <w:sz w:val="28"/>
        </w:rPr>
        <w:t>The impact of radiotherapy dose and salvage surgery</w:t>
      </w:r>
    </w:p>
    <w:p w14:paraId="2094C266" w14:textId="5E63DCC9" w:rsidR="007D051F" w:rsidRDefault="007D051F" w:rsidP="007D051F">
      <w:pPr>
        <w:spacing w:line="360" w:lineRule="auto"/>
        <w:ind w:firstLine="720"/>
      </w:pPr>
      <w:r>
        <w:t xml:space="preserve">There has been widespread interest in the impact of radiotherapy dose on outcomes in both the neo-adjuvant and dCRT settings. </w:t>
      </w:r>
      <w:r w:rsidR="00207075">
        <w:t>In this context, s</w:t>
      </w:r>
      <w:r>
        <w:t xml:space="preserve">everal studies have suggested that “standard” RT </w:t>
      </w:r>
      <w:r w:rsidR="00207075">
        <w:t xml:space="preserve">doses used in NACRT are </w:t>
      </w:r>
      <w:r>
        <w:t xml:space="preserve"> as efficacious as higher-dose regimens in achieving tumour downstaging. Studies by Ji and Ising</w:t>
      </w:r>
      <w:r w:rsidR="00FE674B">
        <w:t>,</w:t>
      </w:r>
      <w:r>
        <w:t xml:space="preserve"> </w:t>
      </w:r>
      <w:r w:rsidR="00207075">
        <w:t>for instance</w:t>
      </w:r>
      <w:r w:rsidR="00FE674B">
        <w:t>,</w:t>
      </w:r>
      <w:r w:rsidR="00207075">
        <w:t xml:space="preserve"> </w:t>
      </w:r>
      <w:r>
        <w:t>compared patients receiving 41.4Gy versus 50.4 Gy, including over 11,000 patients</w:t>
      </w:r>
      <w:r w:rsidR="00FE674B">
        <w:t xml:space="preserve"> </w:t>
      </w:r>
      <w:r>
        <w:t xml:space="preserve">and found no differences in downstaging or </w:t>
      </w:r>
      <w:r w:rsidR="00475446">
        <w:t>CPR</w:t>
      </w:r>
      <w:r>
        <w:t>.</w:t>
      </w:r>
      <w:r>
        <w:fldChar w:fldCharType="begin">
          <w:fldData xml:space="preserve">PEVuZE5vdGU+PENpdGU+PEF1dGhvcj5Jc2luZzwvQXV0aG9yPjxZZWFyPjIwMTk8L1llYXI+PFJl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</w:fldData>
        </w:fldChar>
      </w:r>
      <w:r w:rsidR="00E44B30">
        <w:instrText xml:space="preserve"> ADDIN EN.CITE </w:instrText>
      </w:r>
      <w:r w:rsidR="00E44B30">
        <w:fldChar w:fldCharType="begin">
          <w:fldData xml:space="preserve">PEVuZE5vdGU+PENpdGU+PEF1dGhvcj5Jc2luZzwvQXV0aG9yPjxZZWFyPjIwMTk8L1llYXI+PFJl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</w:fldData>
        </w:fldChar>
      </w:r>
      <w:r w:rsidR="00E44B30">
        <w:instrText xml:space="preserve"> ADDIN EN.CITE.DATA </w:instrText>
      </w:r>
      <w:r w:rsidR="00E44B30">
        <w:fldChar w:fldCharType="end"/>
      </w:r>
      <w:r>
        <w:fldChar w:fldCharType="separate"/>
      </w:r>
      <w:r w:rsidR="00E44B30" w:rsidRPr="00E44B30">
        <w:rPr>
          <w:noProof/>
          <w:vertAlign w:val="superscript"/>
        </w:rPr>
        <w:t>18, 32</w:t>
      </w:r>
      <w:r>
        <w:fldChar w:fldCharType="end"/>
      </w:r>
      <w:r>
        <w:t xml:space="preserve"> Ji et al additionally found that high-dose regimen patients suffered higher rates of </w:t>
      </w:r>
      <w:r w:rsidR="00BA6DF9">
        <w:t xml:space="preserve">post-operative </w:t>
      </w:r>
      <w:r>
        <w:t xml:space="preserve">mortality and reduced survival compared to low-dose regimens.  Surgeons remain concerned by the higher </w:t>
      </w:r>
      <w:r w:rsidR="00207075">
        <w:t xml:space="preserve">postoperative </w:t>
      </w:r>
      <w:r>
        <w:t>complication rates associated with increased radiotherapy dose, particularly in the absence of any tangible survival or down-staging benefit</w:t>
      </w:r>
      <w:r w:rsidR="00FE674B">
        <w:t>. C</w:t>
      </w:r>
      <w:r w:rsidR="00207075">
        <w:t>onsequently the 41.1 Gy as</w:t>
      </w:r>
      <w:r w:rsidR="00FE674B">
        <w:t xml:space="preserve"> used</w:t>
      </w:r>
      <w:r w:rsidR="00207075">
        <w:t xml:space="preserve"> in the CROSS regimen is the current standard in most countries,  however 50.4Gy is still commonly applied in North America</w:t>
      </w:r>
      <w:r>
        <w:t>.</w:t>
      </w:r>
    </w:p>
    <w:p w14:paraId="05F27F4D" w14:textId="29616FBB" w:rsidR="007D051F" w:rsidRDefault="007D051F" w:rsidP="007D051F">
      <w:pPr>
        <w:spacing w:line="360" w:lineRule="auto"/>
        <w:ind w:firstLine="720"/>
      </w:pPr>
      <w:r>
        <w:t>In the context of dCRT , the</w:t>
      </w:r>
      <w:r w:rsidRPr="004D4EFD">
        <w:t xml:space="preserve"> ARTDECO</w:t>
      </w:r>
      <w:r>
        <w:fldChar w:fldCharType="begin"/>
      </w:r>
      <w:r w:rsidR="00E44B30">
        <w:instrText xml:space="preserve"> ADDIN EN.CITE &lt;EndNote&gt;&lt;Cite&gt;&lt;Author&gt;Hulshof&lt;/Author&gt;&lt;Year&gt;2020&lt;/Year&gt;&lt;RecNum&gt;47&lt;/RecNum&gt;&lt;DisplayText&gt;&lt;style face="superscript"&gt;33&lt;/style&gt;&lt;/DisplayText&gt;&lt;record&gt;&lt;rec-number&gt;47&lt;/rec-number&gt;&lt;foreign-keys&gt;&lt;key app="EN" db-id="er02x0sarswazdetz58vzaaqez5xxz0e9xxe" timestamp="1603385722"&gt;47&lt;/key&gt;&lt;/foreign-keys&gt;&lt;ref-type name="Journal Article"&gt;17&lt;/ref-type&gt;&lt;contributors&gt;&lt;authors&gt;&lt;author&gt;Maarten C.C.M. Hulshof&lt;/author&gt;&lt;author&gt;Debby Geijsen&lt;/author&gt;&lt;author&gt;Tom Rozema&lt;/author&gt;&lt;author&gt;Vera Oppedijk&lt;/author&gt;&lt;author&gt;Jeroen Buijsen&lt;/author&gt;&lt;author&gt;Karen J. Neelis&lt;/author&gt;&lt;author&gt;Joost Nuyttens&lt;/author&gt;&lt;author&gt;Maurice Van Der Sangen&lt;/author&gt;&lt;author&gt;Paul Jeene&lt;/author&gt;&lt;author&gt;Janny Reinders&lt;/author&gt;&lt;author&gt;Mark I. van Berge Henegouwen&lt;/author&gt;&lt;author&gt;Jeanin E. van Hooft&lt;/author&gt;&lt;author&gt;Hanneke W.M. Van Laarhoven&lt;/author&gt;&lt;author&gt;Ate Van Der Gaast&lt;/author&gt;&lt;/authors&gt;&lt;/contributors&gt;&lt;titles&gt;&lt;title&gt;A randomized controlled phase III multicenter study on dose escalation in definitive chemoradiation for patients with locally advanced esophageal cancer: ARTDECO study&lt;/title&gt;&lt;secondary-title&gt;Journal of Clinical Oncology&lt;/secondary-title&gt;&lt;/titles&gt;&lt;periodical&gt;&lt;full-title&gt;Journal of Clinical Oncology&lt;/full-title&gt;&lt;/periodical&gt;&lt;pages&gt;281-281&lt;/pages&gt;&lt;volume&gt;38&lt;/volume&gt;&lt;number&gt;4_suppl&lt;/number&gt;&lt;keywords&gt;&lt;keyword&gt;283-224-3869-159,261-137-7318-7319,261-137-440,283-424-6846-271,283-424-3573,281-9641-9440,281-318-9082,8,5,5,5,4,3,3,295,78,1,1&lt;/keyword&gt;&lt;/keywords&gt;&lt;dates&gt;&lt;year&gt;2020&lt;/year&gt;&lt;/dates&gt;&lt;urls&gt;&lt;related-urls&gt;&lt;url&gt;https://ascopubs.org/doi/abs/10.1200/JCO.2020.38.4_suppl.281&lt;/url&gt;&lt;/related-urls&gt;&lt;/urls&gt;&lt;electronic-resource-num&gt;10.1200/JCO.2020.38.4_suppl.281&lt;/electronic-resource-num&gt;&lt;/record&gt;&lt;/Cite&gt;&lt;/EndNote&gt;</w:instrText>
      </w:r>
      <w:r>
        <w:fldChar w:fldCharType="separate"/>
      </w:r>
      <w:r w:rsidR="00E44B30" w:rsidRPr="00E44B30">
        <w:rPr>
          <w:noProof/>
          <w:vertAlign w:val="superscript"/>
        </w:rPr>
        <w:t>33</w:t>
      </w:r>
      <w:r>
        <w:fldChar w:fldCharType="end"/>
      </w:r>
      <w:r w:rsidRPr="004D4EFD">
        <w:t xml:space="preserve"> and PRODIGE 26 / CONCORDE</w:t>
      </w:r>
      <w:r>
        <w:fldChar w:fldCharType="begin"/>
      </w:r>
      <w:r w:rsidR="00E44B30">
        <w:instrText xml:space="preserve"> ADDIN EN.CITE &lt;EndNote&gt;&lt;Cite&gt;&lt;Author&gt;Crehange&lt;/Author&gt;&lt;Year&gt;2017&lt;/Year&gt;&lt;RecNum&gt;46&lt;/RecNum&gt;&lt;DisplayText&gt;&lt;style face="superscript"&gt;34&lt;/style&gt;&lt;/DisplayText&gt;&lt;record&gt;&lt;rec-number&gt;46&lt;/rec-number&gt;&lt;foreign-keys&gt;&lt;key app="EN" db-id="er02x0sarswazdetz58vzaaqez5xxz0e9xxe" timestamp="1603385309"&gt;46&lt;/key&gt;&lt;/foreign-keys&gt;&lt;ref-type name="Journal Article"&gt;17&lt;/ref-type&gt;&lt;contributors&gt;&lt;authors&gt;&lt;author&gt;Gilles Crehange&lt;/author&gt;&lt;author&gt;Aurelie Bertaut&lt;/author&gt;&lt;author&gt;Didier Peiffert&lt;/author&gt;&lt;author&gt;Elisabeth Le Prise&lt;/author&gt;&lt;author&gt;Pierre-Luc Etienne&lt;/author&gt;&lt;author&gt;Emmanuel Rio&lt;/author&gt;&lt;author&gt;Renata Pereira&lt;/author&gt;&lt;author&gt;Georges Noel&lt;/author&gt;&lt;author&gt;Karen Benezery&lt;/author&gt;&lt;author&gt;Franck Bonnetain&lt;/author&gt;&lt;author&gt;Jean Francois Seitz&lt;/author&gt;&lt;/authors&gt;&lt;/contributors&gt;&lt;titles&gt;&lt;title&gt;Exclusive chemoradiotherapy with or without dose escalation in locally advanced esophageal carcinoma: The CONCORDE study (PRODIGE 26)&lt;/title&gt;&lt;secondary-title&gt;Journal of Clinical Oncology&lt;/secondary-title&gt;&lt;/titles&gt;&lt;periodical&gt;&lt;full-title&gt;Journal of Clinical Oncology&lt;/full-title&gt;&lt;/periodical&gt;&lt;pages&gt;4037-4037&lt;/pages&gt;&lt;volume&gt;35&lt;/volume&gt;&lt;number&gt;15_suppl&lt;/number&gt;&lt;dates&gt;&lt;year&gt;2017&lt;/year&gt;&lt;/dates&gt;&lt;urls&gt;&lt;related-urls&gt;&lt;url&gt;https://ascopubs.org/doi/abs/10.1200/JCO.2017.35.15_suppl.4037&lt;/url&gt;&lt;/related-urls&gt;&lt;/urls&gt;&lt;electronic-resource-num&gt;10.1200/JCO.2017.35.15_suppl.4037&lt;/electronic-resource-num&gt;&lt;/record&gt;&lt;/Cite&gt;&lt;/EndNote&gt;</w:instrText>
      </w:r>
      <w:r>
        <w:fldChar w:fldCharType="separate"/>
      </w:r>
      <w:r w:rsidR="00E44B30" w:rsidRPr="00E44B30">
        <w:rPr>
          <w:noProof/>
          <w:vertAlign w:val="superscript"/>
        </w:rPr>
        <w:t>34</w:t>
      </w:r>
      <w:r>
        <w:fldChar w:fldCharType="end"/>
      </w:r>
      <w:r w:rsidRPr="004D4EFD">
        <w:t xml:space="preserve"> trials </w:t>
      </w:r>
      <w:r w:rsidR="00607575">
        <w:t>have randomised</w:t>
      </w:r>
      <w:r w:rsidRPr="004D4EFD">
        <w:t xml:space="preserve"> patients to high </w:t>
      </w:r>
      <w:r>
        <w:t>or</w:t>
      </w:r>
      <w:r w:rsidRPr="004D4EFD">
        <w:t xml:space="preserve"> low dose radiotherapy</w:t>
      </w:r>
      <w:r>
        <w:t xml:space="preserve"> (61.6 vs 50.4 Gy, and 76 vs 50 Gy, respectively). </w:t>
      </w:r>
      <w:r w:rsidR="00460F55">
        <w:t>These have</w:t>
      </w:r>
      <w:r w:rsidR="00B6660B">
        <w:t xml:space="preserve"> r</w:t>
      </w:r>
      <w:r>
        <w:t>eport</w:t>
      </w:r>
      <w:r w:rsidR="00460F55">
        <w:t>ed</w:t>
      </w:r>
      <w:r>
        <w:t xml:space="preserve"> no difference in </w:t>
      </w:r>
      <w:r w:rsidR="00B6660B">
        <w:t xml:space="preserve">survival </w:t>
      </w:r>
      <w:r>
        <w:t>outcomes,</w:t>
      </w:r>
      <w:r>
        <w:fldChar w:fldCharType="begin">
          <w:fldData xml:space="preserve">PEVuZE5vdGU+PENpdGU+PEF1dGhvcj5IdWxzaG9mPC9BdXRob3I+PFllYXI+MjAyMDwvWWVhcj48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</w:fldData>
        </w:fldChar>
      </w:r>
      <w:r w:rsidR="00E44B30">
        <w:instrText xml:space="preserve"> ADDIN EN.CITE </w:instrText>
      </w:r>
      <w:r w:rsidR="00E44B30">
        <w:fldChar w:fldCharType="begin">
          <w:fldData xml:space="preserve">PEVuZE5vdGU+PENpdGU+PEF1dGhvcj5IdWxzaG9mPC9BdXRob3I+PFllYXI+MjAyMDwvWWVhcj48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</w:fldData>
        </w:fldChar>
      </w:r>
      <w:r w:rsidR="00E44B30">
        <w:instrText xml:space="preserve"> ADDIN EN.CITE.DATA </w:instrText>
      </w:r>
      <w:r w:rsidR="00E44B30">
        <w:fldChar w:fldCharType="end"/>
      </w:r>
      <w:r>
        <w:fldChar w:fldCharType="separate"/>
      </w:r>
      <w:r w:rsidR="00E44B30" w:rsidRPr="00E44B30">
        <w:rPr>
          <w:noProof/>
          <w:vertAlign w:val="superscript"/>
        </w:rPr>
        <w:t>33, 34</w:t>
      </w:r>
      <w:r>
        <w:fldChar w:fldCharType="end"/>
      </w:r>
      <w:r w:rsidRPr="004D4EFD">
        <w:t xml:space="preserve"> </w:t>
      </w:r>
      <w:r w:rsidR="00B6660B">
        <w:t xml:space="preserve">but </w:t>
      </w:r>
      <w:r w:rsidR="00460F55">
        <w:t xml:space="preserve">with </w:t>
      </w:r>
      <w:r>
        <w:t>added toxicity</w:t>
      </w:r>
      <w:r w:rsidR="00B6660B">
        <w:t xml:space="preserve"> </w:t>
      </w:r>
      <w:r w:rsidR="00E44B30">
        <w:t xml:space="preserve">(24% serious toxicity-related complications in high dose group, vs 16% in standard dose) </w:t>
      </w:r>
      <w:r w:rsidR="00B6660B">
        <w:t xml:space="preserve">following </w:t>
      </w:r>
      <w:r>
        <w:t>higher dose radiotherapy.</w:t>
      </w:r>
      <w:r>
        <w:fldChar w:fldCharType="begin"/>
      </w:r>
      <w:r w:rsidR="00E44B30">
        <w:instrText xml:space="preserve"> ADDIN EN.CITE &lt;EndNote&gt;&lt;Cite&gt;&lt;Author&gt;Hulshof&lt;/Author&gt;&lt;Year&gt;2020&lt;/Year&gt;&lt;RecNum&gt;47&lt;/RecNum&gt;&lt;DisplayText&gt;&lt;style face="superscript"&gt;33&lt;/style&gt;&lt;/DisplayText&gt;&lt;record&gt;&lt;rec-number&gt;47&lt;/rec-number&gt;&lt;foreign-keys&gt;&lt;key app="EN" db-id="er02x0sarswazdetz58vzaaqez5xxz0e9xxe" timestamp="1603385722"&gt;47&lt;/key&gt;&lt;/foreign-keys&gt;&lt;ref-type name="Journal Article"&gt;17&lt;/ref-type&gt;&lt;contributors&gt;&lt;authors&gt;&lt;author&gt;Maarten C.C.M. Hulshof&lt;/author&gt;&lt;author&gt;Debby Geijsen&lt;/author&gt;&lt;author&gt;Tom Rozema&lt;/author&gt;&lt;author&gt;Vera Oppedijk&lt;/author&gt;&lt;author&gt;Jeroen Buijsen&lt;/author&gt;&lt;author&gt;Karen J. Neelis&lt;/author&gt;&lt;author&gt;Joost Nuyttens&lt;/author&gt;&lt;author&gt;Maurice Van Der Sangen&lt;/author&gt;&lt;author&gt;Paul Jeene&lt;/author&gt;&lt;author&gt;Janny Reinders&lt;/author&gt;&lt;author&gt;Mark I. van Berge Henegouwen&lt;/author&gt;&lt;author&gt;Jeanin E. van Hooft&lt;/author&gt;&lt;author&gt;Hanneke W.M. Van Laarhoven&lt;/author&gt;&lt;author&gt;Ate Van Der Gaast&lt;/author&gt;&lt;/authors&gt;&lt;/contributors&gt;&lt;titles&gt;&lt;title&gt;A randomized controlled phase III multicenter study on dose escalation in definitive chemoradiation for patients with locally advanced esophageal cancer: ARTDECO study&lt;/title&gt;&lt;secondary-title&gt;Journal of Clinical Oncology&lt;/secondary-title&gt;&lt;/titles&gt;&lt;periodical&gt;&lt;full-title&gt;Journal of Clinical Oncology&lt;/full-title&gt;&lt;/periodical&gt;&lt;pages&gt;281-281&lt;/pages&gt;&lt;volume&gt;38&lt;/volume&gt;&lt;number&gt;4_suppl&lt;/number&gt;&lt;keywords&gt;&lt;keyword&gt;283-224-3869-159,261-137-7318-7319,261-137-440,283-424-6846-271,283-424-3573,281-9641-9440,281-318-9082,8,5,5,5,4,3,3,295,78,1,1&lt;/keyword&gt;&lt;/keywords&gt;&lt;dates&gt;&lt;year&gt;2020&lt;/year&gt;&lt;/dates&gt;&lt;urls&gt;&lt;related-urls&gt;&lt;url&gt;https://ascopubs.org/doi/abs/10.1200/JCO.2020.38.4_suppl.281&lt;/url&gt;&lt;/related-urls&gt;&lt;/urls&gt;&lt;electronic-resource-num&gt;10.1200/JCO.2020.38.4_suppl.281&lt;/electronic-resource-num&gt;&lt;/record&gt;&lt;/Cite&gt;&lt;/EndNote&gt;</w:instrText>
      </w:r>
      <w:r>
        <w:fldChar w:fldCharType="separate"/>
      </w:r>
      <w:r w:rsidR="00E44B30" w:rsidRPr="00E44B30">
        <w:rPr>
          <w:noProof/>
          <w:vertAlign w:val="superscript"/>
        </w:rPr>
        <w:t>33</w:t>
      </w:r>
      <w:r>
        <w:fldChar w:fldCharType="end"/>
      </w:r>
    </w:p>
    <w:p w14:paraId="430A61F2" w14:textId="708E284B" w:rsidR="007D051F" w:rsidRDefault="007D051F" w:rsidP="007D051F">
      <w:pPr>
        <w:spacing w:line="360" w:lineRule="auto"/>
        <w:ind w:firstLine="720"/>
      </w:pPr>
      <w:r>
        <w:t>In patients who undergo dCRT, so-called salvage surgery remains an option for patients with persistent or recurrent disease.</w:t>
      </w:r>
      <w:r>
        <w:fldChar w:fldCharType="begin">
          <w:fldData xml:space="preserve">PEVuZE5vdGU+PENpdGU+PEF1dGhvcj5Td2lzaGVyPC9BdXRob3I+PFllYXI+MjAxNzwvWWVhcj48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</w:fldData>
        </w:fldChar>
      </w:r>
      <w:r w:rsidR="00E44B30">
        <w:instrText xml:space="preserve"> ADDIN EN.CITE </w:instrText>
      </w:r>
      <w:r w:rsidR="00E44B30">
        <w:fldChar w:fldCharType="begin">
          <w:fldData xml:space="preserve">PEVuZE5vdGU+PENpdGU+PEF1dGhvcj5Td2lzaGVyPC9BdXRob3I+PFllYXI+MjAxNzwvWWVhcj48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</w:fldData>
        </w:fldChar>
      </w:r>
      <w:r w:rsidR="00E44B30">
        <w:instrText xml:space="preserve"> ADDIN EN.CITE.DATA </w:instrText>
      </w:r>
      <w:r w:rsidR="00E44B30">
        <w:fldChar w:fldCharType="end"/>
      </w:r>
      <w:r>
        <w:fldChar w:fldCharType="separate"/>
      </w:r>
      <w:r w:rsidR="00E44B30" w:rsidRPr="00E44B30">
        <w:rPr>
          <w:noProof/>
          <w:vertAlign w:val="superscript"/>
        </w:rPr>
        <w:t>35</w:t>
      </w:r>
      <w:r>
        <w:fldChar w:fldCharType="end"/>
      </w:r>
      <w:r>
        <w:t xml:space="preserve">  The risks of surgery are increased in these cases, based on both a higher pre</w:t>
      </w:r>
      <w:r w:rsidR="00584385">
        <w:t>-</w:t>
      </w:r>
      <w:r>
        <w:t>operative radiation dose, and patient co-mo</w:t>
      </w:r>
      <w:r w:rsidR="00A936B2">
        <w:t>r</w:t>
      </w:r>
      <w:r>
        <w:t>bidities that may have precluded multimodal therapy in the first instance. As a result</w:t>
      </w:r>
      <w:r w:rsidR="004A2C58">
        <w:t>,</w:t>
      </w:r>
      <w:r>
        <w:t xml:space="preserve"> mortality rates as high as 25% have been reported.</w:t>
      </w:r>
      <w:r>
        <w:fldChar w:fldCharType="begin">
          <w:fldData xml:space="preserve">PEVuZE5vdGU+PENpdGU+PEF1dGhvcj5EJmFwb3M7Sm91cm5vPC9BdXRob3I+PFllYXI+MjAwODwv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</w:fldData>
        </w:fldChar>
      </w:r>
      <w:r w:rsidR="00E44B30">
        <w:instrText xml:space="preserve"> ADDIN EN.CITE </w:instrText>
      </w:r>
      <w:r w:rsidR="00E44B30">
        <w:fldChar w:fldCharType="begin">
          <w:fldData xml:space="preserve">PEVuZE5vdGU+PENpdGU+PEF1dGhvcj5EJmFwb3M7Sm91cm5vPC9BdXRob3I+PFllYXI+MjAwODwv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</w:fldData>
        </w:fldChar>
      </w:r>
      <w:r w:rsidR="00E44B30">
        <w:instrText xml:space="preserve"> ADDIN EN.CITE.DATA </w:instrText>
      </w:r>
      <w:r w:rsidR="00E44B30">
        <w:fldChar w:fldCharType="end"/>
      </w:r>
      <w:r>
        <w:fldChar w:fldCharType="separate"/>
      </w:r>
      <w:r w:rsidR="00E44B30" w:rsidRPr="00E44B30">
        <w:rPr>
          <w:noProof/>
          <w:vertAlign w:val="superscript"/>
        </w:rPr>
        <w:t>36</w:t>
      </w:r>
      <w:r>
        <w:fldChar w:fldCharType="end"/>
      </w:r>
      <w:r>
        <w:t xml:space="preserve">  Concerns also exist regarding the increased </w:t>
      </w:r>
      <w:r w:rsidR="00A936B2">
        <w:t xml:space="preserve">tissue </w:t>
      </w:r>
      <w:r>
        <w:t xml:space="preserve">fibrosis with the higher dose of radiotherapy (&gt;55-60 Gy) typically given in dCRT, and the potential for greater complications, particularly to the lungs, heart and anastomosis.  The </w:t>
      </w:r>
      <w:r w:rsidR="00A936B2">
        <w:t xml:space="preserve">high </w:t>
      </w:r>
      <w:r>
        <w:t xml:space="preserve">rates of anastomotic leak following increased doses of </w:t>
      </w:r>
      <w:r>
        <w:lastRenderedPageBreak/>
        <w:t>radiotherapy, which may affect the vulnerable microcirculation supplying the tip of the gastric conduit, is a concern for surgeons.  A 2019 meta-analysis of 28 trials reported a relatively high overall rate of anastomotic leakage (18%) in patients who underwent salvage surgery,</w:t>
      </w:r>
      <w:r>
        <w:fldChar w:fldCharType="begin">
          <w:fldData xml:space="preserve">PEVuZE5vdGU+PENpdGU+PEF1dGhvcj5GYWl6PC9BdXRob3I+PFllYXI+MjAxOTwvWWVhcj48UmVj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</w:fldData>
        </w:fldChar>
      </w:r>
      <w:r w:rsidR="00E44B30">
        <w:instrText xml:space="preserve"> ADDIN EN.CITE </w:instrText>
      </w:r>
      <w:r w:rsidR="00E44B30">
        <w:fldChar w:fldCharType="begin">
          <w:fldData xml:space="preserve">PEVuZE5vdGU+PENpdGU+PEF1dGhvcj5GYWl6PC9BdXRob3I+PFllYXI+MjAxOTwvWWVhcj48UmVj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</w:fldData>
        </w:fldChar>
      </w:r>
      <w:r w:rsidR="00E44B30">
        <w:instrText xml:space="preserve"> ADDIN EN.CITE.DATA </w:instrText>
      </w:r>
      <w:r w:rsidR="00E44B30">
        <w:fldChar w:fldCharType="end"/>
      </w:r>
      <w:r>
        <w:fldChar w:fldCharType="separate"/>
      </w:r>
      <w:r w:rsidR="00E44B30" w:rsidRPr="00E44B30">
        <w:rPr>
          <w:noProof/>
          <w:vertAlign w:val="superscript"/>
        </w:rPr>
        <w:t>37</w:t>
      </w:r>
      <w:r>
        <w:fldChar w:fldCharType="end"/>
      </w:r>
      <w:r>
        <w:t xml:space="preserve"> whilst a multi-centre European retrospective study reported significantly increased rates of anastomotic leak following dCRT followed by salvage surgery compared to surgery after standard NACRT (17.2% vs. 10.7%, p = 0.007).</w:t>
      </w:r>
      <w:r>
        <w:fldChar w:fldCharType="begin">
          <w:fldData xml:space="preserve">PEVuZE5vdGU+PENpdGU+PEF1dGhvcj5NYXJrYXI8L0F1dGhvcj48WWVhcj4yMDE1PC9ZZWFyPjxS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</w:fldData>
        </w:fldChar>
      </w:r>
      <w:r w:rsidR="00E44B30">
        <w:instrText xml:space="preserve"> ADDIN EN.CITE </w:instrText>
      </w:r>
      <w:r w:rsidR="00E44B30">
        <w:fldChar w:fldCharType="begin">
          <w:fldData xml:space="preserve">PEVuZE5vdGU+PENpdGU+PEF1dGhvcj5NYXJrYXI8L0F1dGhvcj48WWVhcj4yMDE1PC9ZZWFyPjxS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</w:fldData>
        </w:fldChar>
      </w:r>
      <w:r w:rsidR="00E44B30">
        <w:instrText xml:space="preserve"> ADDIN EN.CITE.DATA </w:instrText>
      </w:r>
      <w:r w:rsidR="00E44B30">
        <w:fldChar w:fldCharType="end"/>
      </w:r>
      <w:r>
        <w:fldChar w:fldCharType="separate"/>
      </w:r>
      <w:r w:rsidR="00E44B30" w:rsidRPr="00E44B30">
        <w:rPr>
          <w:noProof/>
          <w:vertAlign w:val="superscript"/>
        </w:rPr>
        <w:t>38</w:t>
      </w:r>
      <w:r>
        <w:fldChar w:fldCharType="end"/>
      </w:r>
      <w:r w:rsidRPr="004D4EFD">
        <w:t xml:space="preserve"> </w:t>
      </w:r>
      <w:r>
        <w:t xml:space="preserve">Anastomotic leaks increase </w:t>
      </w:r>
      <w:r w:rsidR="00E44B30">
        <w:t xml:space="preserve">post-operative </w:t>
      </w:r>
      <w:r>
        <w:t xml:space="preserve">mortality but also reduce </w:t>
      </w:r>
      <w:r w:rsidR="00E44B30">
        <w:t>long-term</w:t>
      </w:r>
      <w:r>
        <w:t xml:space="preserve"> survival,</w:t>
      </w:r>
      <w:r>
        <w:fldChar w:fldCharType="begin"/>
      </w:r>
      <w:r w:rsidR="00E44B30">
        <w:instrText xml:space="preserve"> ADDIN EN.CITE &lt;EndNote&gt;&lt;Cite&gt;&lt;Author&gt;Gujjuri&lt;/Author&gt;&lt;Year&gt;2020&lt;/Year&gt;&lt;RecNum&gt;22&lt;/RecNum&gt;&lt;DisplayText&gt;&lt;style face="superscript"&gt;39&lt;/style&gt;&lt;/DisplayText&gt;&lt;record&gt;&lt;rec-number&gt;22&lt;/rec-number&gt;&lt;foreign-keys&gt;&lt;key app="EN" db-id="er02x0sarswazdetz58vzaaqez5xxz0e9xxe" timestamp="1603109620"&gt;22&lt;/key&gt;&lt;/foreign-keys&gt;&lt;ref-type name="Journal Article"&gt;17&lt;/ref-type&gt;&lt;contributors&gt;&lt;authors&gt;&lt;author&gt;Gujjuri, R. R.&lt;/author&gt;&lt;author&gt;Kamarajah, S. K.&lt;/author&gt;&lt;author&gt;Markar, S. R.&lt;/author&gt;&lt;/authors&gt;&lt;/contributors&gt;&lt;auth-address&gt;College of Medical and Dental Sciences, University of Birmingham, Birmingham, UK.&amp;#xD;Northern Oesophagogastric Unit, Royal Victoria Infirmary, Newcastle University Trust Hospitals, Newcastle upon Tyne, UK.&amp;#xD;Institute of Cellular Medicine, University of Newcastle, Newcastle upon Tyne, UK.&amp;#xD;Department of Surgery &amp;amp; Cancer, Imperial College London, London, UK.&lt;/auth-address&gt;&lt;titles&gt;&lt;title&gt;Effect of anastomotic leaks on long-term survival after oesophagectomy for oesophageal cancer: systematic review and meta-analysis&lt;/title&gt;&lt;secondary-title&gt;Dis Esophagus&lt;/secondary-title&gt;&lt;/titles&gt;&lt;periodical&gt;&lt;full-title&gt;Dis Esophagus&lt;/full-title&gt;&lt;/periodical&gt;&lt;edition&gt;2020/09/10&lt;/edition&gt;&lt;keywords&gt;&lt;keyword&gt;anastomotic leak&lt;/keyword&gt;&lt;keyword&gt;oesophageal cancer&lt;/keyword&gt;&lt;keyword&gt;oesophagectomy&lt;/keyword&gt;&lt;keyword&gt;recurrence&lt;/keyword&gt;&lt;keyword&gt;survival&lt;/keyword&gt;&lt;/keywords&gt;&lt;dates&gt;&lt;year&gt;2020&lt;/year&gt;&lt;pub-dates&gt;&lt;date&gt;Sep 8&lt;/date&gt;&lt;/pub-dates&gt;&lt;/dates&gt;&lt;isbn&gt;1442-2050 (Electronic)&amp;#xD;1120-8694 (Linking)&lt;/isbn&gt;&lt;accession-num&gt;32901259&lt;/accession-num&gt;&lt;urls&gt;&lt;related-urls&gt;&lt;url&gt;https://www.ncbi.nlm.nih.gov/pubmed/32901259&lt;/url&gt;&lt;/related-urls&gt;&lt;/urls&gt;&lt;electronic-resource-num&gt;10.1093/dote/doaa085&lt;/electronic-resource-num&gt;&lt;/record&gt;&lt;/Cite&gt;&lt;/EndNote&gt;</w:instrText>
      </w:r>
      <w:r>
        <w:fldChar w:fldCharType="separate"/>
      </w:r>
      <w:r w:rsidR="00E44B30" w:rsidRPr="00E44B30">
        <w:rPr>
          <w:noProof/>
          <w:vertAlign w:val="superscript"/>
        </w:rPr>
        <w:t>39</w:t>
      </w:r>
      <w:r>
        <w:fldChar w:fldCharType="end"/>
      </w:r>
      <w:r>
        <w:t xml:space="preserve"> a phenomenon which has been attributed to the increased activation of inflammatory cytokines and their effect on both immune function and cancer cells.</w:t>
      </w:r>
      <w:r>
        <w:fldChar w:fldCharType="begin"/>
      </w:r>
      <w:r w:rsidR="00E44B30">
        <w:instrText xml:space="preserve"> ADDIN EN.CITE &lt;EndNote&gt;&lt;Cite&gt;&lt;Author&gt;Pucher&lt;/Author&gt;&lt;Year&gt;2014&lt;/Year&gt;&lt;RecNum&gt;26&lt;/RecNum&gt;&lt;DisplayText&gt;&lt;style face="superscript"&gt;40&lt;/style&gt;&lt;/DisplayText&gt;&lt;record&gt;&lt;rec-number&gt;26&lt;/rec-number&gt;&lt;foreign-keys&gt;&lt;key app="EN" db-id="er02x0sarswazdetz58vzaaqez5xxz0e9xxe" timestamp="1603114869"&gt;26&lt;/key&gt;&lt;/foreign-keys&gt;&lt;ref-type name="Journal Article"&gt;17&lt;/ref-type&gt;&lt;contributors&gt;&lt;authors&gt;&lt;author&gt;Pucher, P. H.&lt;/author&gt;&lt;author&gt;Aggarwal, R.&lt;/author&gt;&lt;author&gt;Qurashi, M.&lt;/author&gt;&lt;author&gt;Darzi, A.&lt;/author&gt;&lt;/authors&gt;&lt;/contributors&gt;&lt;auth-address&gt;Division of Surgery, Department of Surgery and Cancer, Imperial College London, London, UK.&lt;/auth-address&gt;&lt;titles&gt;&lt;title&gt;Meta-analysis of the effect of postoperative in-hospital morbidity on long-term patient survival&lt;/title&gt;&lt;secondary-title&gt;Br J Surg&lt;/secondary-title&gt;&lt;/titles&gt;&lt;periodical&gt;&lt;full-title&gt;Br J Surg&lt;/full-title&gt;&lt;/periodical&gt;&lt;pages&gt;1499-508&lt;/pages&gt;&lt;volume&gt;101&lt;/volume&gt;&lt;number&gt;12&lt;/number&gt;&lt;edition&gt;2014/08/19&lt;/edition&gt;&lt;keywords&gt;&lt;keyword&gt;Epidemiologic Methods&lt;/keyword&gt;&lt;keyword&gt;Hospital Mortality&lt;/keyword&gt;&lt;keyword&gt;Hospitalization/statistics &amp;amp; numerical data&lt;/keyword&gt;&lt;keyword&gt;Humans&lt;/keyword&gt;&lt;keyword&gt;Postoperative Complications/*mortality&lt;/keyword&gt;&lt;keyword&gt;Prognosis&lt;/keyword&gt;&lt;/keywords&gt;&lt;dates&gt;&lt;year&gt;2014&lt;/year&gt;&lt;pub-dates&gt;&lt;date&gt;Nov&lt;/date&gt;&lt;/pub-dates&gt;&lt;/dates&gt;&lt;isbn&gt;1365-2168 (Electronic)&amp;#xD;0007-1323 (Linking)&lt;/isbn&gt;&lt;accession-num&gt;25132117&lt;/accession-num&gt;&lt;urls&gt;&lt;related-urls&gt;&lt;url&gt;https://www.ncbi.nlm.nih.gov/pubmed/25132117&lt;/url&gt;&lt;/related-urls&gt;&lt;/urls&gt;&lt;electronic-resource-num&gt;10.1002/bjs.9615&lt;/electronic-resource-num&gt;&lt;/record&gt;&lt;/Cite&gt;&lt;/EndNote&gt;</w:instrText>
      </w:r>
      <w:r>
        <w:fldChar w:fldCharType="separate"/>
      </w:r>
      <w:r w:rsidR="00E44B30" w:rsidRPr="00E44B30">
        <w:rPr>
          <w:noProof/>
          <w:vertAlign w:val="superscript"/>
        </w:rPr>
        <w:t>40</w:t>
      </w:r>
      <w:r>
        <w:fldChar w:fldCharType="end"/>
      </w:r>
      <w:r>
        <w:t xml:space="preserve">  </w:t>
      </w:r>
    </w:p>
    <w:p w14:paraId="60E66FBC" w14:textId="2BFB53CA" w:rsidR="00846530" w:rsidRDefault="007D051F" w:rsidP="00846530">
      <w:pPr>
        <w:spacing w:line="360" w:lineRule="auto"/>
        <w:ind w:firstLine="720"/>
      </w:pPr>
      <w:r>
        <w:t>In summary,</w:t>
      </w:r>
      <w:r w:rsidR="00EA61CA">
        <w:t xml:space="preserve"> </w:t>
      </w:r>
      <w:r>
        <w:t>salvage resection</w:t>
      </w:r>
      <w:r w:rsidR="00207075">
        <w:t xml:space="preserve"> may provide a curative </w:t>
      </w:r>
      <w:r w:rsidR="00B6660B">
        <w:t>option</w:t>
      </w:r>
      <w:r w:rsidR="00207075">
        <w:t xml:space="preserve"> in patients who have undergone dCRT, however the surgical risks are markedly increased</w:t>
      </w:r>
      <w:r>
        <w:t xml:space="preserve">. </w:t>
      </w:r>
      <w:r w:rsidR="00207075">
        <w:t>High dose RT</w:t>
      </w:r>
      <w:r w:rsidR="00B6660B">
        <w:t xml:space="preserve"> </w:t>
      </w:r>
      <w:r w:rsidR="00207075">
        <w:t>and</w:t>
      </w:r>
      <w:r w:rsidR="00D84241">
        <w:t xml:space="preserve"> concerns regarding</w:t>
      </w:r>
      <w:r w:rsidR="00207075">
        <w:t xml:space="preserve"> p</w:t>
      </w:r>
      <w:r w:rsidR="00A936B2">
        <w:t>atient fitness</w:t>
      </w:r>
      <w:r w:rsidR="00D84241">
        <w:t>,</w:t>
      </w:r>
      <w:r w:rsidR="00A936B2">
        <w:t xml:space="preserve"> </w:t>
      </w:r>
      <w:r w:rsidR="00207075">
        <w:t xml:space="preserve">together </w:t>
      </w:r>
      <w:r w:rsidR="00B6660B">
        <w:t>combine to increase the</w:t>
      </w:r>
      <w:r w:rsidR="00207075">
        <w:t xml:space="preserve"> risks</w:t>
      </w:r>
      <w:r w:rsidR="00B6660B">
        <w:t xml:space="preserve"> in a patient population that</w:t>
      </w:r>
      <w:r w:rsidR="00207075">
        <w:t xml:space="preserve"> </w:t>
      </w:r>
      <w:r w:rsidR="00B6660B">
        <w:t xml:space="preserve">already has </w:t>
      </w:r>
      <w:r w:rsidR="00A936B2">
        <w:t xml:space="preserve">minimal reserve to deal with complications. </w:t>
      </w:r>
      <w:r w:rsidR="00846530">
        <w:t>Those with proximal tumours are more challenging from a surgical perspective owing to the increased complications associated with upper mediastinal dissection and cervical (three field) lymphadenectomy</w:t>
      </w:r>
      <w:r w:rsidR="00E44B30">
        <w:fldChar w:fldCharType="begin">
          <w:fldData xml:space="preserve">PEVuZE5vdGU+PENpdGU+PEF1dGhvcj5NYTwvQXV0aG9yPjxZZWFyPjIwMTQ8L1llYXI+PFJlY051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</w:fldData>
        </w:fldChar>
      </w:r>
      <w:r w:rsidR="00E44B30">
        <w:instrText xml:space="preserve"> ADDIN EN.CITE </w:instrText>
      </w:r>
      <w:r w:rsidR="00E44B30">
        <w:fldChar w:fldCharType="begin">
          <w:fldData xml:space="preserve">PEVuZE5vdGU+PENpdGU+PEF1dGhvcj5NYTwvQXV0aG9yPjxZZWFyPjIwMTQ8L1llYXI+PFJlY051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</w:fldData>
        </w:fldChar>
      </w:r>
      <w:r w:rsidR="00E44B30">
        <w:instrText xml:space="preserve"> ADDIN EN.CITE.DATA </w:instrText>
      </w:r>
      <w:r w:rsidR="00E44B30">
        <w:fldChar w:fldCharType="end"/>
      </w:r>
      <w:r w:rsidR="00E44B30">
        <w:fldChar w:fldCharType="separate"/>
      </w:r>
      <w:r w:rsidR="00E44B30" w:rsidRPr="00E44B30">
        <w:rPr>
          <w:noProof/>
          <w:vertAlign w:val="superscript"/>
        </w:rPr>
        <w:t>41</w:t>
      </w:r>
      <w:r w:rsidR="00E44B30">
        <w:fldChar w:fldCharType="end"/>
      </w:r>
      <w:r w:rsidR="00846530">
        <w:t xml:space="preserve"> as well as the lesser exposure of Western surgeons to high volumes of these cases.</w:t>
      </w:r>
    </w:p>
    <w:p w14:paraId="484EAFE1" w14:textId="77777777" w:rsidR="00D84241" w:rsidRDefault="00D84241" w:rsidP="007D051F">
      <w:pPr>
        <w:spacing w:line="360" w:lineRule="auto"/>
        <w:ind w:firstLine="720"/>
      </w:pPr>
    </w:p>
    <w:p w14:paraId="461A829E" w14:textId="77777777" w:rsidR="00D84241" w:rsidRPr="003521C0" w:rsidRDefault="00D84241" w:rsidP="00D84241">
      <w:pPr>
        <w:spacing w:line="360" w:lineRule="auto"/>
        <w:rPr>
          <w:i/>
          <w:sz w:val="28"/>
        </w:rPr>
      </w:pPr>
      <w:r w:rsidRPr="003521C0">
        <w:rPr>
          <w:i/>
          <w:sz w:val="28"/>
        </w:rPr>
        <w:t xml:space="preserve">Surgery or surveillance after complete clinical response </w:t>
      </w:r>
    </w:p>
    <w:p w14:paraId="0211C24A" w14:textId="57A656CE" w:rsidR="00D84241" w:rsidRPr="00F80B8A" w:rsidRDefault="00D84241" w:rsidP="00D84241">
      <w:pPr>
        <w:spacing w:line="360" w:lineRule="auto"/>
        <w:ind w:firstLine="720"/>
      </w:pPr>
      <w:r>
        <w:t>With the CROSS study reporting a CPR rate of 49% in SCC patients,</w:t>
      </w:r>
      <w:r>
        <w:fldChar w:fldCharType="begin"/>
      </w:r>
      <w:r>
        <w:instrText xml:space="preserve"> ADDIN EN.CITE &lt;EndNote&gt;&lt;Cite&gt;&lt;Author&gt;van Hagen&lt;/Author&gt;&lt;Year&gt;2013&lt;/Year&gt;&lt;RecNum&gt;29&lt;/RecNum&gt;&lt;DisplayText&gt;&lt;style face="superscript"&gt;8&lt;/style&gt;&lt;/DisplayText&gt;&lt;record&gt;&lt;rec-number&gt;29&lt;/rec-number&gt;&lt;foreign-keys&gt;&lt;key app="EN" db-id="er02x0sarswazdetz58vzaaqez5xxz0e9xxe" timestamp="1603118579"&gt;29&lt;/key&gt;&lt;/foreign-keys&gt;&lt;ref-type name="Journal Article"&gt;17&lt;/ref-type&gt;&lt;contributors&gt;&lt;authors&gt;&lt;author&gt;van Hagen, P.&lt;/author&gt;&lt;author&gt;Wijnhoven, B. P.&lt;/author&gt;&lt;author&gt;Nafteux, P.&lt;/author&gt;&lt;author&gt;Moons, J.&lt;/author&gt;&lt;author&gt;Haustermans, K.&lt;/author&gt;&lt;author&gt;De Hertogh, G.&lt;/author&gt;&lt;author&gt;van Lanschot, J. J.&lt;/author&gt;&lt;author&gt;Lerut, T.&lt;/author&gt;&lt;/authors&gt;&lt;/contributors&gt;&lt;auth-address&gt;Department of Surgery, Erasmus Medical Centre Rotterdam, Rotterdam, The Netherlands. p.vanhagen@erasmusmc.nl&lt;/auth-address&gt;&lt;titles&gt;&lt;title&gt;Recurrence pattern in patients with a pathologically complete response after neoadjuvant chemoradiotherapy and surgery for oesophageal cancer&lt;/title&gt;&lt;secondary-title&gt;Br J Surg&lt;/secondary-title&gt;&lt;/titles&gt;&lt;periodical&gt;&lt;full-title&gt;Br J Surg&lt;/full-title&gt;&lt;/periodical&gt;&lt;pages&gt;267-73&lt;/pages&gt;&lt;volume&gt;100&lt;/volume&gt;&lt;number&gt;2&lt;/number&gt;&lt;edition&gt;2012/11/28&lt;/edition&gt;&lt;keywords&gt;&lt;keyword&gt;Adult&lt;/keyword&gt;&lt;keyword&gt;Aged&lt;/keyword&gt;&lt;keyword&gt;Aged, 80 and over&lt;/keyword&gt;&lt;keyword&gt;Chemoradiotherapy, Adjuvant/*methods&lt;/keyword&gt;&lt;keyword&gt;Esophageal Neoplasms/pathology/*therapy&lt;/keyword&gt;&lt;keyword&gt;Esophagectomy/*methods&lt;/keyword&gt;&lt;keyword&gt;Female&lt;/keyword&gt;&lt;keyword&gt;Humans&lt;/keyword&gt;&lt;keyword&gt;Male&lt;/keyword&gt;&lt;keyword&gt;Middle Aged&lt;/keyword&gt;&lt;keyword&gt;Neoadjuvant Therapy&lt;/keyword&gt;&lt;keyword&gt;*Neoplasm Recurrence, Local/pathology&lt;/keyword&gt;&lt;keyword&gt;Prospective Studies&lt;/keyword&gt;&lt;/keywords&gt;&lt;dates&gt;&lt;year&gt;2013&lt;/year&gt;&lt;pub-dates&gt;&lt;date&gt;Jan&lt;/date&gt;&lt;/pub-dates&gt;&lt;/dates&gt;&lt;isbn&gt;1365-2168 (Electronic)&amp;#xD;0007-1323 (Linking)&lt;/isbn&gt;&lt;accession-num&gt;23180560&lt;/accession-num&gt;&lt;urls&gt;&lt;related-urls&gt;&lt;url&gt;https://www.ncbi.nlm.nih.gov/pubmed/23180560&lt;/url&gt;&lt;/related-urls&gt;&lt;/urls&gt;&lt;electronic-resource-num&gt;10.1002/bjs.8968&lt;/electronic-resource-num&gt;&lt;/record&gt;&lt;/Cite&gt;&lt;/EndNote&gt;</w:instrText>
      </w:r>
      <w:r>
        <w:fldChar w:fldCharType="separate"/>
      </w:r>
      <w:r w:rsidRPr="00CC6481">
        <w:rPr>
          <w:noProof/>
          <w:vertAlign w:val="superscript"/>
        </w:rPr>
        <w:t>8</w:t>
      </w:r>
      <w:r>
        <w:fldChar w:fldCharType="end"/>
      </w:r>
      <w:r>
        <w:t xml:space="preserve"> there has been considerable interest in the potential to identify patients who might be “true” complete responders to CRT, and could forego standard surgery in favour of a more “as required” approach.  Patients with a complete clinical response to neoadjuvant therapy, as determined by PET-CT, EUS, and endoscopy with bite-on-bite biopsies, may be suitable for surveillance rather than surgery as set out in the PreSANO </w:t>
      </w:r>
      <w:r w:rsidRPr="001A3DD8">
        <w:rPr>
          <w:color w:val="000000" w:themeColor="text1"/>
        </w:rPr>
        <w:t>study.</w:t>
      </w:r>
      <w:r w:rsidRPr="001A3DD8">
        <w:rPr>
          <w:color w:val="000000" w:themeColor="text1"/>
        </w:rPr>
        <w:fldChar w:fldCharType="begin">
          <w:fldData xml:space="preserve">PEVuZE5vdGU+PENpdGU+PEF1dGhvcj5Ob29yZG1hbjwvQXV0aG9yPjxZZWFyPjIwMTg8L1llYXI+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</w:fldData>
        </w:fldChar>
      </w:r>
      <w:r w:rsidR="00E44B30">
        <w:rPr>
          <w:color w:val="000000" w:themeColor="text1"/>
        </w:rPr>
        <w:instrText xml:space="preserve"> ADDIN EN.CITE </w:instrText>
      </w:r>
      <w:r w:rsidR="00E44B30">
        <w:rPr>
          <w:color w:val="000000" w:themeColor="text1"/>
        </w:rPr>
        <w:fldChar w:fldCharType="begin">
          <w:fldData xml:space="preserve">PEVuZE5vdGU+PENpdGU+PEF1dGhvcj5Ob29yZG1hbjwvQXV0aG9yPjxZZWFyPjIwMTg8L1llYXI+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</w:fldData>
        </w:fldChar>
      </w:r>
      <w:r w:rsidR="00E44B30">
        <w:rPr>
          <w:color w:val="000000" w:themeColor="text1"/>
        </w:rPr>
        <w:instrText xml:space="preserve"> ADDIN EN.CITE.DATA </w:instrText>
      </w:r>
      <w:r w:rsidR="00E44B30">
        <w:rPr>
          <w:color w:val="000000" w:themeColor="text1"/>
        </w:rPr>
      </w:r>
      <w:r w:rsidR="00E44B30">
        <w:rPr>
          <w:color w:val="000000" w:themeColor="text1"/>
        </w:rPr>
        <w:fldChar w:fldCharType="end"/>
      </w:r>
      <w:r w:rsidRPr="001A3DD8">
        <w:rPr>
          <w:color w:val="000000" w:themeColor="text1"/>
        </w:rPr>
      </w:r>
      <w:r w:rsidRPr="001A3DD8">
        <w:rPr>
          <w:color w:val="000000" w:themeColor="text1"/>
        </w:rPr>
        <w:fldChar w:fldCharType="separate"/>
      </w:r>
      <w:r w:rsidR="00E44B30" w:rsidRPr="00E44B30">
        <w:rPr>
          <w:noProof/>
          <w:color w:val="000000" w:themeColor="text1"/>
          <w:vertAlign w:val="superscript"/>
        </w:rPr>
        <w:t>42</w:t>
      </w:r>
      <w:r w:rsidRPr="001A3DD8">
        <w:rPr>
          <w:color w:val="000000" w:themeColor="text1"/>
        </w:rPr>
        <w:fldChar w:fldCharType="end"/>
      </w:r>
      <w:r w:rsidRPr="001A3DD8">
        <w:rPr>
          <w:color w:val="000000" w:themeColor="text1"/>
        </w:rPr>
        <w:t xml:space="preserve">  This demonstrated an acceptable sensitivity (90%) for </w:t>
      </w:r>
      <w:r>
        <w:rPr>
          <w:color w:val="000000" w:themeColor="text1"/>
        </w:rPr>
        <w:t xml:space="preserve">the </w:t>
      </w:r>
      <w:r w:rsidRPr="001A3DD8">
        <w:rPr>
          <w:color w:val="000000" w:themeColor="text1"/>
        </w:rPr>
        <w:t xml:space="preserve">detection of </w:t>
      </w:r>
      <w:r>
        <w:rPr>
          <w:color w:val="000000" w:themeColor="text1"/>
        </w:rPr>
        <w:t xml:space="preserve">significant </w:t>
      </w:r>
      <w:r w:rsidRPr="001A3DD8">
        <w:rPr>
          <w:color w:val="000000" w:themeColor="text1"/>
        </w:rPr>
        <w:t xml:space="preserve">persistent or recurrent disease </w:t>
      </w:r>
      <w:r>
        <w:rPr>
          <w:color w:val="000000" w:themeColor="text1"/>
        </w:rPr>
        <w:t xml:space="preserve">(&gt;10% viable residual tumour cells ) </w:t>
      </w:r>
      <w:r w:rsidRPr="001A3DD8">
        <w:rPr>
          <w:color w:val="000000" w:themeColor="text1"/>
        </w:rPr>
        <w:t xml:space="preserve">following NACRT. Cohort studies and a systematic review have </w:t>
      </w:r>
      <w:r>
        <w:rPr>
          <w:color w:val="000000" w:themeColor="text1"/>
        </w:rPr>
        <w:t xml:space="preserve">subsequently </w:t>
      </w:r>
      <w:r w:rsidRPr="001A3DD8">
        <w:rPr>
          <w:color w:val="000000" w:themeColor="text1"/>
        </w:rPr>
        <w:t>demonstrated a selective approach to be equivalent to standard surgery both in terms of post-operative outcomes and longer term survival.</w:t>
      </w:r>
      <w:r w:rsidRPr="001A3DD8">
        <w:rPr>
          <w:color w:val="000000" w:themeColor="text1"/>
        </w:rPr>
        <w:fldChar w:fldCharType="begin">
          <w:fldData xml:space="preserve">PEVuZE5vdGU+PENpdGU+PEF1dGhvcj52YW4gZGVyIFdpbGs8L0F1dGhvcj48WWVhcj4yMDE5PC9Z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</w:fldData>
        </w:fldChar>
      </w:r>
      <w:r w:rsidR="00E44B30">
        <w:rPr>
          <w:color w:val="000000" w:themeColor="text1"/>
        </w:rPr>
        <w:instrText xml:space="preserve"> ADDIN EN.CITE </w:instrText>
      </w:r>
      <w:r w:rsidR="00E44B30">
        <w:rPr>
          <w:color w:val="000000" w:themeColor="text1"/>
        </w:rPr>
        <w:fldChar w:fldCharType="begin">
          <w:fldData xml:space="preserve">PEVuZE5vdGU+PENpdGU+PEF1dGhvcj52YW4gZGVyIFdpbGs8L0F1dGhvcj48WWVhcj4yMDE5PC9Z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</w:fldData>
        </w:fldChar>
      </w:r>
      <w:r w:rsidR="00E44B30">
        <w:rPr>
          <w:color w:val="000000" w:themeColor="text1"/>
        </w:rPr>
        <w:instrText xml:space="preserve"> ADDIN EN.CITE.DATA </w:instrText>
      </w:r>
      <w:r w:rsidR="00E44B30">
        <w:rPr>
          <w:color w:val="000000" w:themeColor="text1"/>
        </w:rPr>
      </w:r>
      <w:r w:rsidR="00E44B30">
        <w:rPr>
          <w:color w:val="000000" w:themeColor="text1"/>
        </w:rPr>
        <w:fldChar w:fldCharType="end"/>
      </w:r>
      <w:r w:rsidRPr="001A3DD8">
        <w:rPr>
          <w:color w:val="000000" w:themeColor="text1"/>
        </w:rPr>
      </w:r>
      <w:r w:rsidRPr="001A3DD8">
        <w:rPr>
          <w:color w:val="000000" w:themeColor="text1"/>
        </w:rPr>
        <w:fldChar w:fldCharType="separate"/>
      </w:r>
      <w:r w:rsidR="00E44B30" w:rsidRPr="00E44B30">
        <w:rPr>
          <w:noProof/>
          <w:color w:val="000000" w:themeColor="text1"/>
          <w:vertAlign w:val="superscript"/>
        </w:rPr>
        <w:t>43-45</w:t>
      </w:r>
      <w:r w:rsidRPr="001A3DD8">
        <w:rPr>
          <w:color w:val="000000" w:themeColor="text1"/>
        </w:rPr>
        <w:fldChar w:fldCharType="end"/>
      </w:r>
      <w:r w:rsidRPr="001A3DD8">
        <w:rPr>
          <w:color w:val="000000" w:themeColor="text1"/>
        </w:rPr>
        <w:t xml:space="preserve">   Approximately 30-50% of patients in the surveillance arm</w:t>
      </w:r>
      <w:r>
        <w:rPr>
          <w:color w:val="000000" w:themeColor="text1"/>
        </w:rPr>
        <w:t>s</w:t>
      </w:r>
      <w:r w:rsidRPr="001A3DD8">
        <w:rPr>
          <w:color w:val="000000" w:themeColor="text1"/>
        </w:rPr>
        <w:t xml:space="preserve"> ultimately require</w:t>
      </w:r>
      <w:r>
        <w:rPr>
          <w:color w:val="000000" w:themeColor="text1"/>
        </w:rPr>
        <w:t>d</w:t>
      </w:r>
      <w:r w:rsidRPr="001A3DD8">
        <w:rPr>
          <w:color w:val="000000" w:themeColor="text1"/>
        </w:rPr>
        <w:t xml:space="preserve"> surgery due to </w:t>
      </w:r>
      <w:r>
        <w:rPr>
          <w:color w:val="000000" w:themeColor="text1"/>
        </w:rPr>
        <w:t xml:space="preserve">the </w:t>
      </w:r>
      <w:r w:rsidRPr="001A3DD8">
        <w:rPr>
          <w:color w:val="000000" w:themeColor="text1"/>
        </w:rPr>
        <w:t>detection of residual or recurrent disease, mostly within the first two years of monitoring.</w:t>
      </w:r>
      <w:r w:rsidRPr="001A3DD8">
        <w:rPr>
          <w:noProof/>
          <w:color w:val="000000" w:themeColor="text1"/>
          <w:vertAlign w:val="superscript"/>
        </w:rPr>
        <w:fldChar w:fldCharType="begin">
          <w:fldData xml:space="preserve">PEVuZE5vdGU+PENpdGU+PEF1dGhvcj5UYWtldGE8L0F1dGhvcj48WWVhcj4yMDEyPC9ZZWFyPjxS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==
</w:fldData>
        </w:fldChar>
      </w:r>
      <w:r w:rsidR="00E44B30">
        <w:rPr>
          <w:noProof/>
          <w:color w:val="000000" w:themeColor="text1"/>
          <w:vertAlign w:val="superscript"/>
        </w:rPr>
        <w:instrText xml:space="preserve"> ADDIN EN.CITE </w:instrText>
      </w:r>
      <w:r w:rsidR="00E44B30">
        <w:rPr>
          <w:noProof/>
          <w:color w:val="000000" w:themeColor="text1"/>
          <w:vertAlign w:val="superscript"/>
        </w:rPr>
        <w:fldChar w:fldCharType="begin">
          <w:fldData xml:space="preserve">PEVuZE5vdGU+PENpdGU+PEF1dGhvcj5UYWtldGE8L0F1dGhvcj48WWVhcj4yMDEyPC9ZZWFyPjxS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==
</w:fldData>
        </w:fldChar>
      </w:r>
      <w:r w:rsidR="00E44B30">
        <w:rPr>
          <w:noProof/>
          <w:color w:val="000000" w:themeColor="text1"/>
          <w:vertAlign w:val="superscript"/>
        </w:rPr>
        <w:instrText xml:space="preserve"> ADDIN EN.CITE.DATA </w:instrText>
      </w:r>
      <w:r w:rsidR="00E44B30">
        <w:rPr>
          <w:noProof/>
          <w:color w:val="000000" w:themeColor="text1"/>
          <w:vertAlign w:val="superscript"/>
        </w:rPr>
      </w:r>
      <w:r w:rsidR="00E44B30">
        <w:rPr>
          <w:noProof/>
          <w:color w:val="000000" w:themeColor="text1"/>
          <w:vertAlign w:val="superscript"/>
        </w:rPr>
        <w:fldChar w:fldCharType="end"/>
      </w:r>
      <w:r w:rsidRPr="001A3DD8">
        <w:rPr>
          <w:noProof/>
          <w:color w:val="000000" w:themeColor="text1"/>
          <w:vertAlign w:val="superscript"/>
        </w:rPr>
      </w:r>
      <w:r w:rsidRPr="001A3DD8">
        <w:rPr>
          <w:noProof/>
          <w:color w:val="000000" w:themeColor="text1"/>
          <w:vertAlign w:val="superscript"/>
        </w:rPr>
        <w:fldChar w:fldCharType="separate"/>
      </w:r>
      <w:r w:rsidR="00E44B30">
        <w:rPr>
          <w:noProof/>
          <w:color w:val="000000" w:themeColor="text1"/>
          <w:vertAlign w:val="superscript"/>
        </w:rPr>
        <w:t>43, 45</w:t>
      </w:r>
      <w:r w:rsidRPr="001A3DD8">
        <w:rPr>
          <w:noProof/>
          <w:color w:val="000000" w:themeColor="text1"/>
          <w:vertAlign w:val="superscript"/>
        </w:rPr>
        <w:fldChar w:fldCharType="end"/>
      </w:r>
      <w:r w:rsidRPr="001A3DD8">
        <w:rPr>
          <w:color w:val="000000" w:themeColor="text1"/>
        </w:rPr>
        <w:t xml:space="preserve"> Whilst there remain concerns about the potential to miss recurrent disease with this </w:t>
      </w:r>
      <w:r>
        <w:t>strategy, patient opinion would suggest this approach to be acceptable. In one scenario based questionnaire study, patients were prepared to accept a median reduction of 15% 5-year survival in order to potentially avoid surgery.</w:t>
      </w:r>
      <w:r>
        <w:fldChar w:fldCharType="begin">
          <w:fldData xml:space="preserve">PEVuZE5vdGU+PENpdGU+PEF1dGhvcj5Ob29yZG1hbjwvQXV0aG9yPjxZZWFyPjIwMTg8L1llYXI+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</w:fldData>
        </w:fldChar>
      </w:r>
      <w:r w:rsidR="00E44B30">
        <w:instrText xml:space="preserve"> ADDIN EN.CITE </w:instrText>
      </w:r>
      <w:r w:rsidR="00E44B30">
        <w:fldChar w:fldCharType="begin">
          <w:fldData xml:space="preserve">PEVuZE5vdGU+PENpdGU+PEF1dGhvcj5Ob29yZG1hbjwvQXV0aG9yPjxZZWFyPjIwMTg8L1llYXI+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</w:fldData>
        </w:fldChar>
      </w:r>
      <w:r w:rsidR="00E44B30">
        <w:instrText xml:space="preserve"> ADDIN EN.CITE.DATA </w:instrText>
      </w:r>
      <w:r w:rsidR="00E44B30">
        <w:fldChar w:fldCharType="end"/>
      </w:r>
      <w:r>
        <w:fldChar w:fldCharType="separate"/>
      </w:r>
      <w:r w:rsidR="00E44B30" w:rsidRPr="00E44B30">
        <w:rPr>
          <w:noProof/>
          <w:vertAlign w:val="superscript"/>
        </w:rPr>
        <w:t>46</w:t>
      </w:r>
      <w:r>
        <w:fldChar w:fldCharType="end"/>
      </w:r>
      <w:r>
        <w:t xml:space="preserve">  Two major European trials, the French ESOSTRATE</w:t>
      </w:r>
      <w:r>
        <w:fldChar w:fldCharType="begin"/>
      </w:r>
      <w:r w:rsidR="00E44B30">
        <w:instrText xml:space="preserve"> ADDIN EN.CITE &lt;EndNote&gt;&lt;Cite&gt;&lt;RecNum&gt;0&lt;/RecNum&gt;&lt;Note&gt;Clinicaltrials.gov.  Bethesda (MD): National Library of Medicine (US). Identifier NCT02551458. Comparison of Systematic Surgery Versus Surveillance and Rescue Surgery in Operable Oesophageal Cancer With a Complete Clinical Response to Radiochemotherapy (Esostrate). 2015.&lt;/Note&gt;&lt;DisplayText&gt;&lt;style face="superscript"&gt;47&lt;/style&gt;&lt;/DisplayText&gt;&lt;/Cite&gt;&lt;/EndNote&gt;</w:instrText>
      </w:r>
      <w:r>
        <w:fldChar w:fldCharType="separate"/>
      </w:r>
      <w:r w:rsidR="00E44B30" w:rsidRPr="00E44B30">
        <w:rPr>
          <w:noProof/>
          <w:vertAlign w:val="superscript"/>
        </w:rPr>
        <w:t>47</w:t>
      </w:r>
      <w:r>
        <w:fldChar w:fldCharType="end"/>
      </w:r>
      <w:r>
        <w:t xml:space="preserve"> (AC only) and the Dutch SANO</w:t>
      </w:r>
      <w:r>
        <w:fldChar w:fldCharType="begin">
          <w:fldData xml:space="preserve">PEVuZE5vdGU+PENpdGU+PEF1dGhvcj5Ob29yZG1hbjwvQXV0aG9yPjxZZWFyPjIwMTg8L1llYXI+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</w:fldData>
        </w:fldChar>
      </w:r>
      <w:r w:rsidR="00E44B30">
        <w:instrText xml:space="preserve"> ADDIN EN.CITE </w:instrText>
      </w:r>
      <w:r w:rsidR="00E44B30">
        <w:fldChar w:fldCharType="begin">
          <w:fldData xml:space="preserve">PEVuZE5vdGU+PENpdGU+PEF1dGhvcj5Ob29yZG1hbjwvQXV0aG9yPjxZZWFyPjIwMTg8L1llYXI+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</w:fldData>
        </w:fldChar>
      </w:r>
      <w:r w:rsidR="00E44B30">
        <w:instrText xml:space="preserve"> ADDIN EN.CITE.DATA </w:instrText>
      </w:r>
      <w:r w:rsidR="00E44B30">
        <w:fldChar w:fldCharType="end"/>
      </w:r>
      <w:r>
        <w:fldChar w:fldCharType="separate"/>
      </w:r>
      <w:r w:rsidR="00E44B30" w:rsidRPr="00E44B30">
        <w:rPr>
          <w:noProof/>
          <w:vertAlign w:val="superscript"/>
        </w:rPr>
        <w:t>48</w:t>
      </w:r>
      <w:r>
        <w:fldChar w:fldCharType="end"/>
      </w:r>
      <w:r>
        <w:t xml:space="preserve"> (AC and SCC), are currently underway to randomise patients with clinical complete response </w:t>
      </w:r>
      <w:r>
        <w:lastRenderedPageBreak/>
        <w:t xml:space="preserve">following NACRT to either routine care (oesophagectomy) versus intensive follow-up (multimodal imaging, endoscopy, and bite-on-bite biopsies) and surgery as required.  </w:t>
      </w:r>
    </w:p>
    <w:p w14:paraId="75E62CD6" w14:textId="77777777" w:rsidR="007D051F" w:rsidRDefault="007D051F" w:rsidP="004D2E16">
      <w:pPr>
        <w:spacing w:line="360" w:lineRule="auto"/>
        <w:rPr>
          <w:i/>
          <w:sz w:val="28"/>
        </w:rPr>
      </w:pPr>
    </w:p>
    <w:p w14:paraId="16AA369B" w14:textId="499861A1" w:rsidR="003554F9" w:rsidRPr="003521C0" w:rsidRDefault="003554F9" w:rsidP="004D2E16">
      <w:pPr>
        <w:spacing w:line="360" w:lineRule="auto"/>
        <w:rPr>
          <w:i/>
          <w:sz w:val="28"/>
        </w:rPr>
      </w:pPr>
      <w:r w:rsidRPr="003521C0">
        <w:rPr>
          <w:i/>
          <w:sz w:val="28"/>
        </w:rPr>
        <w:t>Adjuvant treatment after surgery</w:t>
      </w:r>
    </w:p>
    <w:p w14:paraId="190513E1" w14:textId="742E3E8C" w:rsidR="008A1138" w:rsidRDefault="00537CDC" w:rsidP="003521C0">
      <w:pPr>
        <w:spacing w:line="360" w:lineRule="auto"/>
        <w:ind w:firstLine="720"/>
      </w:pPr>
      <w:r>
        <w:t>From a surgeons</w:t>
      </w:r>
      <w:r w:rsidR="006C62B4">
        <w:t>’</w:t>
      </w:r>
      <w:r>
        <w:t xml:space="preserve"> perspective, there are few areas in the management of locally advanced oesophageal cancer that provide as much </w:t>
      </w:r>
      <w:r w:rsidR="00584385">
        <w:t>controversy</w:t>
      </w:r>
      <w:r>
        <w:t xml:space="preserve"> as the administration of postoperative chemotherapy to patients who </w:t>
      </w:r>
      <w:r w:rsidR="00C77653">
        <w:t>are</w:t>
      </w:r>
      <w:r>
        <w:t xml:space="preserve"> deconditioned after major surgery</w:t>
      </w:r>
      <w:r w:rsidR="00863BAA">
        <w:t xml:space="preserve"> </w:t>
      </w:r>
      <w:r>
        <w:t xml:space="preserve">or </w:t>
      </w:r>
      <w:r w:rsidR="00C77653">
        <w:t xml:space="preserve">may have </w:t>
      </w:r>
      <w:r>
        <w:t>suffered</w:t>
      </w:r>
      <w:r w:rsidR="00584385">
        <w:t xml:space="preserve"> significant</w:t>
      </w:r>
      <w:r>
        <w:t xml:space="preserve"> complications.  An added </w:t>
      </w:r>
      <w:r w:rsidR="00F82502">
        <w:t>consideration</w:t>
      </w:r>
      <w:r>
        <w:t xml:space="preserve"> is the lack of high quality data underpinning this therapeutic decision. At this time, w</w:t>
      </w:r>
      <w:r w:rsidR="003554F9">
        <w:t xml:space="preserve">hether adjuvant therapy </w:t>
      </w:r>
      <w:r w:rsidR="00215889">
        <w:t>is planned af</w:t>
      </w:r>
      <w:r w:rsidR="003554F9">
        <w:t xml:space="preserve">ter radical surgery is </w:t>
      </w:r>
      <w:r w:rsidR="00215889">
        <w:t>primarily de</w:t>
      </w:r>
      <w:r w:rsidR="00205860">
        <w:t>termined</w:t>
      </w:r>
      <w:r w:rsidR="00215889">
        <w:t xml:space="preserve"> by the</w:t>
      </w:r>
      <w:r w:rsidR="003554F9">
        <w:t xml:space="preserve"> </w:t>
      </w:r>
      <w:r>
        <w:t>regimen chosen, with</w:t>
      </w:r>
      <w:r w:rsidR="003554F9">
        <w:t xml:space="preserve"> FLOT or ECX </w:t>
      </w:r>
      <w:r>
        <w:t>inc</w:t>
      </w:r>
      <w:r w:rsidR="00C77653">
        <w:t>orporat</w:t>
      </w:r>
      <w:r>
        <w:t>ing</w:t>
      </w:r>
      <w:r w:rsidR="003554F9">
        <w:t xml:space="preserve"> post-operative treatment cycles, whereas </w:t>
      </w:r>
      <w:r>
        <w:t xml:space="preserve">no adjuvant therapy is prescribed </w:t>
      </w:r>
      <w:r w:rsidR="00863BAA">
        <w:t>following</w:t>
      </w:r>
      <w:r w:rsidR="003554F9">
        <w:t xml:space="preserve"> CROSS.</w:t>
      </w:r>
      <w:r w:rsidR="00215889">
        <w:t xml:space="preserve">  </w:t>
      </w:r>
      <w:r w:rsidR="006E029A">
        <w:t xml:space="preserve">The specific benefits afforded by the adjuvant component of treatment </w:t>
      </w:r>
      <w:r>
        <w:t xml:space="preserve">are </w:t>
      </w:r>
      <w:r w:rsidR="006E029A">
        <w:t xml:space="preserve">unknown. </w:t>
      </w:r>
      <w:r>
        <w:t>Given the severity of the operative insult, it is not surprising that in RCT</w:t>
      </w:r>
      <w:r w:rsidR="00C77653">
        <w:t>s</w:t>
      </w:r>
      <w:r>
        <w:t xml:space="preserve"> </w:t>
      </w:r>
      <w:r w:rsidR="006E029A">
        <w:t xml:space="preserve">less than 50% of patients received the full allocation of post-operative </w:t>
      </w:r>
      <w:r w:rsidR="008A1138">
        <w:t>chemotherapy</w:t>
      </w:r>
      <w:r w:rsidR="006E029A">
        <w:t xml:space="preserve"> due to the accumulation of acquired therapeutic toxicities.</w:t>
      </w:r>
      <w:r w:rsidR="00230459">
        <w:fldChar w:fldCharType="begin">
          <w:fldData xml:space="preserve">PEVuZE5vdGU+PENpdGU+PEF1dGhvcj5DdW5uaW5naGFtPC9BdXRob3I+PFllYXI+MjAwNjwvWWVh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</w:fldData>
        </w:fldChar>
      </w:r>
      <w:r w:rsidR="00404983">
        <w:instrText xml:space="preserve"> ADDIN EN.CITE </w:instrText>
      </w:r>
      <w:r w:rsidR="00404983">
        <w:fldChar w:fldCharType="begin">
          <w:fldData xml:space="preserve">PEVuZE5vdGU+PENpdGU+PEF1dGhvcj5DdW5uaW5naGFtPC9BdXRob3I+PFllYXI+MjAwNjwvWWVh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</w:fldData>
        </w:fldChar>
      </w:r>
      <w:r w:rsidR="00404983">
        <w:instrText xml:space="preserve"> ADDIN EN.CITE.DATA </w:instrText>
      </w:r>
      <w:r w:rsidR="00404983">
        <w:fldChar w:fldCharType="end"/>
      </w:r>
      <w:r w:rsidR="00230459">
        <w:fldChar w:fldCharType="separate"/>
      </w:r>
      <w:r w:rsidR="00404983" w:rsidRPr="00404983">
        <w:rPr>
          <w:noProof/>
          <w:vertAlign w:val="superscript"/>
        </w:rPr>
        <w:t>2, 5</w:t>
      </w:r>
      <w:r w:rsidR="00230459">
        <w:fldChar w:fldCharType="end"/>
      </w:r>
      <w:r w:rsidR="00230459">
        <w:t xml:space="preserve"> </w:t>
      </w:r>
    </w:p>
    <w:p w14:paraId="48663AE5" w14:textId="163C2E42" w:rsidR="00F12100" w:rsidRDefault="00F82502" w:rsidP="003521C0">
      <w:pPr>
        <w:spacing w:line="360" w:lineRule="auto"/>
        <w:ind w:firstLine="720"/>
      </w:pPr>
      <w:r>
        <w:t xml:space="preserve">A further source of </w:t>
      </w:r>
      <w:r w:rsidR="00790346">
        <w:t>contention</w:t>
      </w:r>
      <w:r>
        <w:t xml:space="preserve"> is the administration of adjuvant chemotherapy in the context of an indiv</w:t>
      </w:r>
      <w:r w:rsidR="00790346">
        <w:t>i</w:t>
      </w:r>
      <w:r>
        <w:t>d</w:t>
      </w:r>
      <w:r w:rsidR="00790346">
        <w:t>u</w:t>
      </w:r>
      <w:r>
        <w:t>al patient</w:t>
      </w:r>
      <w:r w:rsidR="00C77653">
        <w:t>’</w:t>
      </w:r>
      <w:r>
        <w:t xml:space="preserve">s response to </w:t>
      </w:r>
      <w:r w:rsidR="00790346">
        <w:t>neo-adjuvant treatment</w:t>
      </w:r>
      <w:r>
        <w:t xml:space="preserve">. </w:t>
      </w:r>
      <w:r w:rsidR="00C77653">
        <w:t>A p</w:t>
      </w:r>
      <w:r>
        <w:t>ertinent question in the responder</w:t>
      </w:r>
      <w:r w:rsidR="00C77653">
        <w:t xml:space="preserve"> group</w:t>
      </w:r>
      <w:r>
        <w:t xml:space="preserve"> </w:t>
      </w:r>
      <w:r w:rsidR="00C77653">
        <w:t>is</w:t>
      </w:r>
      <w:r>
        <w:t xml:space="preserve"> whether the majority of the benefit has already been </w:t>
      </w:r>
      <w:r w:rsidR="00C77653">
        <w:t xml:space="preserve">afforded </w:t>
      </w:r>
      <w:r>
        <w:t xml:space="preserve">by the pre-operative component of treatment. Conversely, </w:t>
      </w:r>
      <w:r w:rsidR="00C77653">
        <w:t xml:space="preserve">in non-responders, the continued administration of the same combination of toxic drugs that have already proven to be ineffective by radiological or pathological criteria </w:t>
      </w:r>
      <w:r w:rsidR="00790346">
        <w:t xml:space="preserve">seems difficult to justify in the modern era. </w:t>
      </w:r>
      <w:r w:rsidR="008A1138">
        <w:t>I</w:t>
      </w:r>
      <w:r w:rsidR="00F12100">
        <w:t xml:space="preserve">n the FLOT </w:t>
      </w:r>
      <w:r w:rsidR="00537CDC">
        <w:t xml:space="preserve">4 </w:t>
      </w:r>
      <w:r w:rsidR="00F12100">
        <w:t>trial</w:t>
      </w:r>
      <w:r w:rsidR="00537CDC">
        <w:t xml:space="preserve"> for instance</w:t>
      </w:r>
      <w:r w:rsidR="00F12100">
        <w:t xml:space="preserve">, </w:t>
      </w:r>
      <w:r w:rsidR="008A1138">
        <w:t xml:space="preserve">despite the encouraging survival, </w:t>
      </w:r>
      <w:r w:rsidR="00475446">
        <w:t xml:space="preserve">only </w:t>
      </w:r>
      <w:r w:rsidR="00F12100">
        <w:t>a minority (37%) of patients show</w:t>
      </w:r>
      <w:r w:rsidR="001A2756">
        <w:t>ed</w:t>
      </w:r>
      <w:r w:rsidR="00F12100">
        <w:t xml:space="preserve"> significant histological tumour regression</w:t>
      </w:r>
      <w:r w:rsidR="00215889">
        <w:t>.</w:t>
      </w:r>
      <w:r w:rsidR="00F12100">
        <w:fldChar w:fldCharType="begin">
          <w:fldData xml:space="preserve">PEVuZE5vdGU+PENpdGU+PEF1dGhvcj5BbC1CYXRyYW48L0F1dGhvcj48WWVhcj4yMDE5PC9ZZWFy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=
</w:fldData>
        </w:fldChar>
      </w:r>
      <w:r w:rsidR="00404983">
        <w:instrText xml:space="preserve"> ADDIN EN.CITE </w:instrText>
      </w:r>
      <w:r w:rsidR="00404983">
        <w:fldChar w:fldCharType="begin">
          <w:fldData xml:space="preserve">PEVuZE5vdGU+PENpdGU+PEF1dGhvcj5BbC1CYXRyYW48L0F1dGhvcj48WWVhcj4yMDE5PC9ZZWFy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=
</w:fldData>
        </w:fldChar>
      </w:r>
      <w:r w:rsidR="00404983">
        <w:instrText xml:space="preserve"> ADDIN EN.CITE.DATA </w:instrText>
      </w:r>
      <w:r w:rsidR="00404983">
        <w:fldChar w:fldCharType="end"/>
      </w:r>
      <w:r w:rsidR="00F12100">
        <w:fldChar w:fldCharType="separate"/>
      </w:r>
      <w:r w:rsidR="00404983" w:rsidRPr="00404983">
        <w:rPr>
          <w:noProof/>
          <w:vertAlign w:val="superscript"/>
        </w:rPr>
        <w:t>5</w:t>
      </w:r>
      <w:r w:rsidR="00F12100">
        <w:fldChar w:fldCharType="end"/>
      </w:r>
      <w:r w:rsidR="001A2756">
        <w:t xml:space="preserve">  </w:t>
      </w:r>
      <w:r w:rsidR="008A1138">
        <w:t xml:space="preserve">In the absence of high level data, multi-disciplinary teams are left to question whether pathological tumour regression provides a definitive answer as to whether a patient has responded to chemotherapy or whether other surrogates </w:t>
      </w:r>
      <w:r w:rsidR="00B71FF8">
        <w:t xml:space="preserve"> such as</w:t>
      </w:r>
      <w:r w:rsidR="008A1138">
        <w:t xml:space="preserve"> radiological down-staging</w:t>
      </w:r>
      <w:r w:rsidR="00B71FF8">
        <w:t xml:space="preserve"> or </w:t>
      </w:r>
      <w:r w:rsidR="00F04421">
        <w:t xml:space="preserve"> lymph node response</w:t>
      </w:r>
      <w:r w:rsidR="008A1138">
        <w:t xml:space="preserve"> should be taken into account when justifying the decision to complete adjuvant therapy. This conspicuous gap in the evidence base needs to be addressed by prospective studies.</w:t>
      </w:r>
    </w:p>
    <w:p w14:paraId="39979C9F" w14:textId="5DC5A5C9" w:rsidR="00B71FF8" w:rsidRDefault="00F04421" w:rsidP="003521C0">
      <w:pPr>
        <w:spacing w:line="360" w:lineRule="auto"/>
        <w:ind w:firstLine="720"/>
      </w:pPr>
      <w:r>
        <w:t>Pending this, the results of cohort studies and meta-analyses have provided the only available data. For patients on a peri-operative chemotherapy pathway, these suggest some benefit for adjuvant chemotherapy in patients who were pathological responders to NAC, which seems logical.</w:t>
      </w:r>
      <w:r w:rsidR="00DD5287">
        <w:fldChar w:fldCharType="begin">
          <w:fldData xml:space="preserve">PEVuZE5vdGU+PENpdGU+PEF1dGhvcj5Ob2JsZTwvQXV0aG9yPjxZZWFyPjIwMTc8L1llYXI+PFJl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=
</w:fldData>
        </w:fldChar>
      </w:r>
      <w:r w:rsidR="00E44B30">
        <w:instrText xml:space="preserve"> ADDIN EN.CITE </w:instrText>
      </w:r>
      <w:r w:rsidR="00E44B30">
        <w:fldChar w:fldCharType="begin">
          <w:fldData xml:space="preserve">PEVuZE5vdGU+PENpdGU+PEF1dGhvcj5Ob2JsZTwvQXV0aG9yPjxZZWFyPjIwMTc8L1llYXI+PFJl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=
</w:fldData>
        </w:fldChar>
      </w:r>
      <w:r w:rsidR="00E44B30">
        <w:instrText xml:space="preserve"> ADDIN EN.CITE.DATA </w:instrText>
      </w:r>
      <w:r w:rsidR="00E44B30">
        <w:fldChar w:fldCharType="end"/>
      </w:r>
      <w:r w:rsidR="00DD5287">
        <w:fldChar w:fldCharType="separate"/>
      </w:r>
      <w:r w:rsidR="00E44B30" w:rsidRPr="00E44B30">
        <w:rPr>
          <w:noProof/>
          <w:vertAlign w:val="superscript"/>
        </w:rPr>
        <w:t>17</w:t>
      </w:r>
      <w:r w:rsidR="00DD5287">
        <w:fldChar w:fldCharType="end"/>
      </w:r>
      <w:r>
        <w:t xml:space="preserve"> </w:t>
      </w:r>
      <w:r w:rsidR="00067FFA">
        <w:t>F</w:t>
      </w:r>
      <w:r w:rsidR="004D7CEC">
        <w:t>ollowing NAC, a</w:t>
      </w:r>
      <w:r>
        <w:t xml:space="preserve"> number of studies have suggested adjuvant chemoradiotherapy</w:t>
      </w:r>
      <w:r w:rsidR="00DD5287">
        <w:t xml:space="preserve"> instead</w:t>
      </w:r>
      <w:r>
        <w:t xml:space="preserve"> to be beneficial in lymph node and/or margin positive patients.</w:t>
      </w:r>
      <w:r w:rsidR="00DD5287">
        <w:fldChar w:fldCharType="begin">
          <w:fldData xml:space="preserve">PEVuZE5vdGU+PENpdGU+PEF1dGhvcj5Xb25nPC9BdXRob3I+PFllYXI+MjAxNzwvWWVhcj48UmVj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</w:fldData>
        </w:fldChar>
      </w:r>
      <w:r w:rsidR="00E44B30">
        <w:instrText xml:space="preserve"> ADDIN EN.CITE </w:instrText>
      </w:r>
      <w:r w:rsidR="00E44B30">
        <w:fldChar w:fldCharType="begin">
          <w:fldData xml:space="preserve">PEVuZE5vdGU+PENpdGU+PEF1dGhvcj5Xb25nPC9BdXRob3I+PFllYXI+MjAxNzwvWWVhcj48UmVj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</w:fldData>
        </w:fldChar>
      </w:r>
      <w:r w:rsidR="00E44B30">
        <w:instrText xml:space="preserve"> ADDIN EN.CITE.DATA </w:instrText>
      </w:r>
      <w:r w:rsidR="00E44B30">
        <w:fldChar w:fldCharType="end"/>
      </w:r>
      <w:r w:rsidR="00DD5287">
        <w:fldChar w:fldCharType="separate"/>
      </w:r>
      <w:r w:rsidR="00E44B30" w:rsidRPr="00E44B30">
        <w:rPr>
          <w:noProof/>
          <w:vertAlign w:val="superscript"/>
        </w:rPr>
        <w:t>49, 50</w:t>
      </w:r>
      <w:r w:rsidR="00DD5287">
        <w:fldChar w:fldCharType="end"/>
      </w:r>
      <w:r>
        <w:t xml:space="preserve"> Interestingly</w:t>
      </w:r>
      <w:r w:rsidR="004D7CEC">
        <w:t>,</w:t>
      </w:r>
      <w:r>
        <w:t xml:space="preserve"> in one </w:t>
      </w:r>
      <w:r w:rsidR="004D7CEC">
        <w:t xml:space="preserve">large cohort </w:t>
      </w:r>
      <w:r>
        <w:lastRenderedPageBreak/>
        <w:t>study</w:t>
      </w:r>
      <w:r w:rsidR="004D7CEC">
        <w:t>,</w:t>
      </w:r>
      <w:r>
        <w:t xml:space="preserve"> th</w:t>
      </w:r>
      <w:r w:rsidR="00F82502">
        <w:t>is</w:t>
      </w:r>
      <w:r>
        <w:t xml:space="preserve"> benefit </w:t>
      </w:r>
      <w:r w:rsidR="00B71FF8">
        <w:t xml:space="preserve"> </w:t>
      </w:r>
      <w:r w:rsidR="00F82502">
        <w:t>for</w:t>
      </w:r>
      <w:r w:rsidR="00B71FF8">
        <w:t xml:space="preserve"> CRT </w:t>
      </w:r>
      <w:r>
        <w:t>was most pronounced in non-responders</w:t>
      </w:r>
      <w:r w:rsidR="004D7CEC">
        <w:t xml:space="preserve"> to NAC</w:t>
      </w:r>
      <w:r w:rsidR="00863BAA">
        <w:t>, implying that a change in strategy might be beneficial for these patients.</w:t>
      </w:r>
      <w:r w:rsidR="00DD5287">
        <w:fldChar w:fldCharType="begin">
          <w:fldData xml:space="preserve">PEVuZE5vdGU+PENpdGU+PEF1dGhvcj5Xb25nPC9BdXRob3I+PFllYXI+MjAxNzwvWWVhcj48UmVj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</w:fldData>
        </w:fldChar>
      </w:r>
      <w:r w:rsidR="00E44B30">
        <w:instrText xml:space="preserve"> ADDIN EN.CITE </w:instrText>
      </w:r>
      <w:r w:rsidR="00E44B30">
        <w:fldChar w:fldCharType="begin">
          <w:fldData xml:space="preserve">PEVuZE5vdGU+PENpdGU+PEF1dGhvcj5Xb25nPC9BdXRob3I+PFllYXI+MjAxNzwvWWVhcj48UmVj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</w:fldData>
        </w:fldChar>
      </w:r>
      <w:r w:rsidR="00E44B30">
        <w:instrText xml:space="preserve"> ADDIN EN.CITE.DATA </w:instrText>
      </w:r>
      <w:r w:rsidR="00E44B30">
        <w:fldChar w:fldCharType="end"/>
      </w:r>
      <w:r w:rsidR="00DD5287">
        <w:fldChar w:fldCharType="separate"/>
      </w:r>
      <w:r w:rsidR="00E44B30" w:rsidRPr="00E44B30">
        <w:rPr>
          <w:noProof/>
          <w:vertAlign w:val="superscript"/>
        </w:rPr>
        <w:t>49</w:t>
      </w:r>
      <w:r w:rsidR="00DD5287">
        <w:fldChar w:fldCharType="end"/>
      </w:r>
      <w:r w:rsidR="00EC5782">
        <w:t xml:space="preserve"> </w:t>
      </w:r>
      <w:r>
        <w:t>Following NACRT</w:t>
      </w:r>
      <w:r w:rsidR="004D7CEC">
        <w:t xml:space="preserve">, a review of the national cancer dataset in the USA using propensity matched analysis, revealed a survival benefit for </w:t>
      </w:r>
      <w:r w:rsidR="00DD5287">
        <w:t>adjuvant chemotherapy compared to no adjuvant treatment in adenocarcinoma</w:t>
      </w:r>
      <w:r w:rsidR="004D7CEC">
        <w:t>, albeit with only a small proportion of patients (&lt;10%) undergoing adjuvant therapy overall</w:t>
      </w:r>
      <w:r w:rsidR="00EC5782">
        <w:t xml:space="preserve"> and the obvious issue of confounding</w:t>
      </w:r>
      <w:r w:rsidR="004D7CEC">
        <w:t>.</w:t>
      </w:r>
      <w:r w:rsidR="00DD5287">
        <w:fldChar w:fldCharType="begin">
          <w:fldData xml:space="preserve">PEVuZE5vdGU+PENpdGU+PEF1dGhvcj5Nb2tkYWQ8L0F1dGhvcj48WWVhcj4yMDE4PC9ZZWFyPjxS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</w:fldData>
        </w:fldChar>
      </w:r>
      <w:r w:rsidR="00E44B30">
        <w:instrText xml:space="preserve"> ADDIN EN.CITE </w:instrText>
      </w:r>
      <w:r w:rsidR="00E44B30">
        <w:fldChar w:fldCharType="begin">
          <w:fldData xml:space="preserve">PEVuZE5vdGU+PENpdGU+PEF1dGhvcj5Nb2tkYWQ8L0F1dGhvcj48WWVhcj4yMDE4PC9ZZWFyPjxS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</w:fldData>
        </w:fldChar>
      </w:r>
      <w:r w:rsidR="00E44B30">
        <w:instrText xml:space="preserve"> ADDIN EN.CITE.DATA </w:instrText>
      </w:r>
      <w:r w:rsidR="00E44B30">
        <w:fldChar w:fldCharType="end"/>
      </w:r>
      <w:r w:rsidR="00DD5287">
        <w:fldChar w:fldCharType="separate"/>
      </w:r>
      <w:r w:rsidR="00E44B30" w:rsidRPr="00E44B30">
        <w:rPr>
          <w:noProof/>
          <w:vertAlign w:val="superscript"/>
        </w:rPr>
        <w:t>51</w:t>
      </w:r>
      <w:r w:rsidR="00DD5287">
        <w:fldChar w:fldCharType="end"/>
      </w:r>
      <w:r w:rsidR="004D7CEC">
        <w:t xml:space="preserve"> </w:t>
      </w:r>
    </w:p>
    <w:p w14:paraId="2A829A95" w14:textId="77777777" w:rsidR="00A44831" w:rsidRDefault="00A44831" w:rsidP="003C48CF">
      <w:pPr>
        <w:spacing w:line="360" w:lineRule="auto"/>
      </w:pPr>
    </w:p>
    <w:p w14:paraId="70D00FC7" w14:textId="4C2E7402" w:rsidR="00FB7ECB" w:rsidRPr="003521C0" w:rsidRDefault="00182683" w:rsidP="00FB7ECB">
      <w:pPr>
        <w:spacing w:line="360" w:lineRule="auto"/>
        <w:rPr>
          <w:i/>
          <w:sz w:val="28"/>
        </w:rPr>
      </w:pPr>
      <w:r w:rsidRPr="003521C0">
        <w:rPr>
          <w:i/>
          <w:sz w:val="28"/>
        </w:rPr>
        <w:t xml:space="preserve">Novel therapeutic agents: </w:t>
      </w:r>
      <w:r w:rsidR="00DA46C6" w:rsidRPr="003521C0">
        <w:rPr>
          <w:i/>
          <w:sz w:val="28"/>
        </w:rPr>
        <w:t>Biological agents and immunotherapy</w:t>
      </w:r>
    </w:p>
    <w:p w14:paraId="78FA4831" w14:textId="3F67A43E" w:rsidR="00DA46C6" w:rsidRDefault="00DA46C6" w:rsidP="003521C0">
      <w:pPr>
        <w:spacing w:line="360" w:lineRule="auto"/>
        <w:ind w:firstLine="720"/>
      </w:pPr>
      <w:r>
        <w:t xml:space="preserve">The addition of </w:t>
      </w:r>
      <w:r w:rsidR="00A44831">
        <w:t>targeted therap</w:t>
      </w:r>
      <w:r w:rsidR="00B452B3">
        <w:t>ies</w:t>
      </w:r>
      <w:r w:rsidR="00A44831">
        <w:t xml:space="preserve"> including growth factor receptors or immunotherapy </w:t>
      </w:r>
      <w:r>
        <w:t xml:space="preserve"> represent</w:t>
      </w:r>
      <w:r w:rsidR="00A44831">
        <w:t>s</w:t>
      </w:r>
      <w:r w:rsidR="008724E6">
        <w:t xml:space="preserve"> a new class of oncological therapy</w:t>
      </w:r>
      <w:r w:rsidR="00A44831">
        <w:t xml:space="preserve"> that has been studied predom</w:t>
      </w:r>
      <w:r w:rsidR="00736313">
        <w:t>in</w:t>
      </w:r>
      <w:r w:rsidR="00A44831">
        <w:t>antly in metastatic disease</w:t>
      </w:r>
      <w:r>
        <w:t>.  These work by targeting key cell receptors</w:t>
      </w:r>
      <w:r w:rsidR="00475446">
        <w:t>, or their ligands,</w:t>
      </w:r>
      <w:r>
        <w:t xml:space="preserve"> involved in the tumour progression pathway</w:t>
      </w:r>
      <w:r w:rsidR="00475446">
        <w:t>.</w:t>
      </w:r>
      <w:r>
        <w:t xml:space="preserve">  </w:t>
      </w:r>
    </w:p>
    <w:p w14:paraId="34B0663B" w14:textId="2E36C5FA" w:rsidR="00DA46C6" w:rsidRDefault="00A44831" w:rsidP="003521C0">
      <w:pPr>
        <w:spacing w:line="360" w:lineRule="auto"/>
        <w:ind w:firstLine="720"/>
      </w:pPr>
      <w:r>
        <w:t>In locally advanced disease, t</w:t>
      </w:r>
      <w:r w:rsidR="00DA46C6">
        <w:t xml:space="preserve">he ST03 trial randomised patients </w:t>
      </w:r>
      <w:r w:rsidR="004A4590">
        <w:t xml:space="preserve">with adenocarcinoma </w:t>
      </w:r>
      <w:r>
        <w:t xml:space="preserve">of the stomach, junction or oesophagus </w:t>
      </w:r>
      <w:r w:rsidR="00DA46C6">
        <w:t>to neoadjuvant ECX with or without bevacixumab, an anti-VEGF-A monoclonal antibody</w:t>
      </w:r>
      <w:r>
        <w:t xml:space="preserve">. No </w:t>
      </w:r>
      <w:r w:rsidR="00DA46C6">
        <w:t xml:space="preserve"> difference in long term survival outcomes</w:t>
      </w:r>
      <w:r>
        <w:t xml:space="preserve"> was evident</w:t>
      </w:r>
      <w:r w:rsidR="00DA46C6">
        <w:t>.</w:t>
      </w:r>
      <w:r w:rsidR="00DA46C6">
        <w:fldChar w:fldCharType="begin">
          <w:fldData xml:space="preserve">PEVuZE5vdGU+PENpdGU+PEF1dGhvcj5DdW5uaW5naGFtPC9BdXRob3I+PFllYXI+MjAxNzwvWWVh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</w:fldData>
        </w:fldChar>
      </w:r>
      <w:r w:rsidR="00E44B30">
        <w:instrText xml:space="preserve"> ADDIN EN.CITE </w:instrText>
      </w:r>
      <w:r w:rsidR="00E44B30">
        <w:fldChar w:fldCharType="begin">
          <w:fldData xml:space="preserve">PEVuZE5vdGU+PENpdGU+PEF1dGhvcj5DdW5uaW5naGFtPC9BdXRob3I+PFllYXI+MjAxNzwvWWVh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</w:fldData>
        </w:fldChar>
      </w:r>
      <w:r w:rsidR="00E44B30">
        <w:instrText xml:space="preserve"> ADDIN EN.CITE.DATA </w:instrText>
      </w:r>
      <w:r w:rsidR="00E44B30">
        <w:fldChar w:fldCharType="end"/>
      </w:r>
      <w:r w:rsidR="00DA46C6">
        <w:fldChar w:fldCharType="separate"/>
      </w:r>
      <w:r w:rsidR="00E44B30" w:rsidRPr="00E44B30">
        <w:rPr>
          <w:noProof/>
          <w:vertAlign w:val="superscript"/>
        </w:rPr>
        <w:t>52</w:t>
      </w:r>
      <w:r w:rsidR="00DA46C6">
        <w:fldChar w:fldCharType="end"/>
      </w:r>
      <w:r w:rsidR="00DA46C6">
        <w:t xml:space="preserve">  </w:t>
      </w:r>
      <w:r w:rsidR="005C5FDE">
        <w:t>Crucially, the finding that a</w:t>
      </w:r>
      <w:r w:rsidR="00DA46C6">
        <w:t>nastomotic leak rates were more than twice as common in the intervention group</w:t>
      </w:r>
      <w:r w:rsidR="00B452B3">
        <w:t xml:space="preserve"> (</w:t>
      </w:r>
      <w:r w:rsidR="00DA46C6">
        <w:t>24% vs. 10%</w:t>
      </w:r>
      <w:r w:rsidR="00B452B3">
        <w:t xml:space="preserve">) </w:t>
      </w:r>
      <w:r w:rsidR="005C5FDE">
        <w:t xml:space="preserve">led to </w:t>
      </w:r>
      <w:r w:rsidR="00D519B9">
        <w:t xml:space="preserve">late-stage </w:t>
      </w:r>
      <w:r w:rsidR="005C5FDE">
        <w:t>trial recruitment being abandoned</w:t>
      </w:r>
      <w:r>
        <w:t xml:space="preserve"> for the oesophageal cohort</w:t>
      </w:r>
      <w:r w:rsidR="005C5FDE">
        <w:t>, and has fuelled</w:t>
      </w:r>
      <w:r w:rsidR="00373A8C">
        <w:t xml:space="preserve"> concerns about the effect of such agents on postoperative </w:t>
      </w:r>
      <w:r w:rsidR="004D2E16">
        <w:t>complications.</w:t>
      </w:r>
      <w:r w:rsidR="00DA46C6">
        <w:fldChar w:fldCharType="begin">
          <w:fldData xml:space="preserve">PEVuZE5vdGU+PENpdGU+PEF1dGhvcj5BbGx1bTwvQXV0aG9yPjxZZWFyPjIwMTk8L1llYXI+PFJl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</w:fldData>
        </w:fldChar>
      </w:r>
      <w:r w:rsidR="00E44B30">
        <w:instrText xml:space="preserve"> ADDIN EN.CITE </w:instrText>
      </w:r>
      <w:r w:rsidR="00E44B30">
        <w:fldChar w:fldCharType="begin">
          <w:fldData xml:space="preserve">PEVuZE5vdGU+PENpdGU+PEF1dGhvcj5BbGx1bTwvQXV0aG9yPjxZZWFyPjIwMTk8L1llYXI+PFJl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</w:fldData>
        </w:fldChar>
      </w:r>
      <w:r w:rsidR="00E44B30">
        <w:instrText xml:space="preserve"> ADDIN EN.CITE.DATA </w:instrText>
      </w:r>
      <w:r w:rsidR="00E44B30">
        <w:fldChar w:fldCharType="end"/>
      </w:r>
      <w:r w:rsidR="00DA46C6">
        <w:fldChar w:fldCharType="separate"/>
      </w:r>
      <w:r w:rsidR="00E44B30" w:rsidRPr="00E44B30">
        <w:rPr>
          <w:noProof/>
          <w:vertAlign w:val="superscript"/>
        </w:rPr>
        <w:t>53</w:t>
      </w:r>
      <w:r w:rsidR="00DA46C6">
        <w:fldChar w:fldCharType="end"/>
      </w:r>
      <w:r>
        <w:t xml:space="preserve"> </w:t>
      </w:r>
    </w:p>
    <w:p w14:paraId="6E4EA498" w14:textId="4B0E4103" w:rsidR="008724E6" w:rsidRDefault="00067FFA" w:rsidP="003521C0">
      <w:pPr>
        <w:spacing w:line="360" w:lineRule="auto"/>
        <w:ind w:firstLine="720"/>
      </w:pPr>
      <w:r>
        <w:t xml:space="preserve">The </w:t>
      </w:r>
      <w:r w:rsidR="008724E6">
        <w:t>PD-1</w:t>
      </w:r>
      <w:r>
        <w:t xml:space="preserve"> receptor and its ligand PD-L1</w:t>
      </w:r>
      <w:r w:rsidR="008724E6">
        <w:t xml:space="preserve"> has emerged as a promising target for </w:t>
      </w:r>
      <w:r w:rsidR="005B6818">
        <w:t>a range of</w:t>
      </w:r>
      <w:r w:rsidR="008724E6">
        <w:t xml:space="preserve"> cancers</w:t>
      </w:r>
      <w:r w:rsidR="005B6818">
        <w:t xml:space="preserve">, including those of gastric and </w:t>
      </w:r>
      <w:r w:rsidR="001A3DD8">
        <w:t>o</w:t>
      </w:r>
      <w:r w:rsidR="005B6818">
        <w:t>esophageal origin</w:t>
      </w:r>
      <w:r w:rsidR="008724E6">
        <w:t xml:space="preserve">.  </w:t>
      </w:r>
      <w:r w:rsidR="00475446">
        <w:t>The activation of PD-1 expressed on T-cells has an inhibitory effect on immune response by those cells</w:t>
      </w:r>
      <w:r w:rsidR="008724E6">
        <w:t xml:space="preserve">.  </w:t>
      </w:r>
      <w:r w:rsidR="00CC07FA">
        <w:t>Anti-PD-</w:t>
      </w:r>
      <w:r w:rsidR="00475446">
        <w:t>L</w:t>
      </w:r>
      <w:r w:rsidR="00CC07FA">
        <w:t>1</w:t>
      </w:r>
      <w:r w:rsidR="00475446">
        <w:t xml:space="preserve"> </w:t>
      </w:r>
      <w:r w:rsidR="00CC07FA">
        <w:t xml:space="preserve">agents, therefore, inhibit this action and “reactivate” the immune system against the </w:t>
      </w:r>
      <w:r w:rsidR="003E050F">
        <w:t>PD</w:t>
      </w:r>
      <w:r w:rsidR="00475446">
        <w:t>-</w:t>
      </w:r>
      <w:r w:rsidR="003E050F">
        <w:t>L1-</w:t>
      </w:r>
      <w:r w:rsidR="00CC07FA">
        <w:t xml:space="preserve">expressing tumour cells.  </w:t>
      </w:r>
      <w:r w:rsidR="008724E6">
        <w:t xml:space="preserve">Microsatellite instability (MSI), </w:t>
      </w:r>
      <w:r w:rsidR="00CC07FA">
        <w:t xml:space="preserve">the presence of short-chain repeated DNA sequences accrued through DNA mismatch repair, </w:t>
      </w:r>
      <w:r w:rsidR="00475446">
        <w:t>is known to be associated with PDL-1 expression by tumour cells, and is</w:t>
      </w:r>
      <w:r w:rsidR="008724E6">
        <w:t xml:space="preserve"> predictive of response to anti-PD-1 therapy.</w:t>
      </w:r>
      <w:r w:rsidR="00CC07FA">
        <w:fldChar w:fldCharType="begin"/>
      </w:r>
      <w:r w:rsidR="00E44B30">
        <w:instrText xml:space="preserve"> ADDIN EN.CITE &lt;EndNote&gt;&lt;Cite&gt;&lt;Author&gt;Jin&lt;/Author&gt;&lt;Year&gt;2016&lt;/Year&gt;&lt;RecNum&gt;37&lt;/RecNum&gt;&lt;DisplayText&gt;&lt;style face="superscript"&gt;54&lt;/style&gt;&lt;/DisplayText&gt;&lt;record&gt;&lt;rec-number&gt;37&lt;/rec-number&gt;&lt;foreign-keys&gt;&lt;key app="EN" db-id="er02x0sarswazdetz58vzaaqez5xxz0e9xxe" timestamp="1603260777"&gt;37&lt;/key&gt;&lt;/foreign-keys&gt;&lt;ref-type name="Journal Article"&gt;17&lt;/ref-type&gt;&lt;contributors&gt;&lt;authors&gt;&lt;author&gt;Jin, Z.&lt;/author&gt;&lt;author&gt;Yoon, H. H.&lt;/author&gt;&lt;/authors&gt;&lt;/contributors&gt;&lt;auth-address&gt;Division of Hematology, Oncology and Bone &amp;amp; Marrow Transplantation, University of Iowa, USA.&amp;#xD;Division of Medical Oncology, Mayo Clinic, Rochester, MN, USA.&lt;/auth-address&gt;&lt;titles&gt;&lt;title&gt;The promise of PD-1 inhibitors in gastro-esophageal cancers: microsatellite instability vs. PD-L1&lt;/title&gt;&lt;secondary-title&gt;J Gastrointest Oncol&lt;/secondary-title&gt;&lt;/titles&gt;&lt;periodical&gt;&lt;full-title&gt;J Gastrointest Oncol&lt;/full-title&gt;&lt;/periodical&gt;&lt;pages&gt;771-788&lt;/pages&gt;&lt;volume&gt;7&lt;/volume&gt;&lt;number&gt;5&lt;/number&gt;&lt;edition&gt;2016/10/18&lt;/edition&gt;&lt;keywords&gt;&lt;keyword&gt;Programmed cell death-1 (PD-1)&lt;/keyword&gt;&lt;keyword&gt;gastro-esophageal cancer&lt;/keyword&gt;&lt;keyword&gt;microsatellite instability (MSI)&lt;/keyword&gt;&lt;keyword&gt;programmed cell death-1 ligand 1 (PD-L1)&lt;/keyword&gt;&lt;/keywords&gt;&lt;dates&gt;&lt;year&gt;2016&lt;/year&gt;&lt;pub-dates&gt;&lt;date&gt;Oct&lt;/date&gt;&lt;/pub-dates&gt;&lt;/dates&gt;&lt;isbn&gt;2078-6891 (Print)&amp;#xD;2078-6891 (Linking)&lt;/isbn&gt;&lt;accession-num&gt;27747091&lt;/accession-num&gt;&lt;urls&gt;&lt;related-urls&gt;&lt;url&gt;https://www.ncbi.nlm.nih.gov/pubmed/27747091&lt;/url&gt;&lt;/related-urls&gt;&lt;/urls&gt;&lt;custom2&gt;PMC5056248&lt;/custom2&gt;&lt;electronic-resource-num&gt;10.21037/jgo.2016.08.06&lt;/electronic-resource-num&gt;&lt;/record&gt;&lt;/Cite&gt;&lt;/EndNote&gt;</w:instrText>
      </w:r>
      <w:r w:rsidR="00CC07FA">
        <w:fldChar w:fldCharType="separate"/>
      </w:r>
      <w:r w:rsidR="00E44B30" w:rsidRPr="00E44B30">
        <w:rPr>
          <w:noProof/>
          <w:vertAlign w:val="superscript"/>
        </w:rPr>
        <w:t>54</w:t>
      </w:r>
      <w:r w:rsidR="00CC07FA">
        <w:fldChar w:fldCharType="end"/>
      </w:r>
    </w:p>
    <w:p w14:paraId="5A0D6024" w14:textId="42FF69F1" w:rsidR="00CC07FA" w:rsidRDefault="00475446" w:rsidP="00475446">
      <w:pPr>
        <w:spacing w:line="360" w:lineRule="auto"/>
        <w:ind w:firstLine="720"/>
      </w:pPr>
      <w:r>
        <w:t>A recent abstract has reported positive early outcomes in the Checkmate 577 trial which if confirmed in published data has the potential to change practice.</w:t>
      </w:r>
      <w:r>
        <w:fldChar w:fldCharType="begin"/>
      </w:r>
      <w:r w:rsidR="00E44B30">
        <w:instrText xml:space="preserve"> ADDIN EN.CITE &lt;EndNote&gt;&lt;Cite&gt;&lt;Author&gt;Kelly&lt;/Author&gt;&lt;Year&gt;2020&lt;/Year&gt;&lt;RecNum&gt;97&lt;/RecNum&gt;&lt;DisplayText&gt;&lt;style face="superscript"&gt;55&lt;/style&gt;&lt;/DisplayText&gt;&lt;record&gt;&lt;rec-number&gt;97&lt;/rec-number&gt;&lt;foreign-keys&gt;&lt;key app="EN" db-id="er02x0sarswazdetz58vzaaqez5xxz0e9xxe" timestamp="1609152963"&gt;97&lt;/key&gt;&lt;/foreign-keys&gt;&lt;ref-type name="Journal Article"&gt;17&lt;/ref-type&gt;&lt;contributors&gt;&lt;authors&gt;&lt;author&gt;Kelly, RJ&lt;/author&gt;&lt;author&gt;Ajani, JA&lt;/author&gt;&lt;author&gt;Kuzdzal, J&lt;/author&gt;&lt;author&gt;Zander, T&lt;/author&gt;&lt;author&gt;Van Cutsem, E&lt;/author&gt;&lt;author&gt;Piessen, G&lt;/author&gt;&lt;author&gt;Mendez, G&lt;/author&gt;&lt;author&gt;Feliciano, JL&lt;/author&gt;&lt;author&gt;Motoyama, S&lt;/author&gt;&lt;author&gt;Lièvre, A&lt;/author&gt;&lt;/authors&gt;&lt;/contributors&gt;&lt;titles&gt;&lt;title&gt;LBA9_PR Adjuvant nivolumab in resected esophageal or gastroesophageal junction cancer (EC/GEJC) following neoadjuvant chemoradiation therapy (CRT): First results of the CheckMate 577 study&lt;/title&gt;&lt;secondary-title&gt;Annals of Oncology&lt;/secondary-title&gt;&lt;/titles&gt;&lt;periodical&gt;&lt;full-title&gt;Annals of Oncology&lt;/full-title&gt;&lt;/periodical&gt;&lt;pages&gt;S1193-S1194&lt;/pages&gt;&lt;volume&gt;31&lt;/volume&gt;&lt;dates&gt;&lt;year&gt;2020&lt;/year&gt;&lt;/dates&gt;&lt;isbn&gt;0923-7534&lt;/isbn&gt;&lt;urls&gt;&lt;/urls&gt;&lt;/record&gt;&lt;/Cite&gt;&lt;/EndNote&gt;</w:instrText>
      </w:r>
      <w:r>
        <w:fldChar w:fldCharType="separate"/>
      </w:r>
      <w:r w:rsidR="00E44B30" w:rsidRPr="00E44B30">
        <w:rPr>
          <w:noProof/>
          <w:vertAlign w:val="superscript"/>
        </w:rPr>
        <w:t>55</w:t>
      </w:r>
      <w:r>
        <w:fldChar w:fldCharType="end"/>
      </w:r>
      <w:r>
        <w:t xml:space="preserve">  In this trial, patients with stage II/III oesophageal or junctional cancer received NACRT prior to surgery, and patients with incomplete pathological responses were randomised to the anti-PD1 inhibitor nivolumab or placebo.  Disease free survival was significantly i</w:t>
      </w:r>
      <w:r w:rsidR="00B452B3">
        <w:t>mproved</w:t>
      </w:r>
      <w:r>
        <w:t xml:space="preserve"> (HR 0.69, median DFS 22.4 vs 11.0 months) with nivolumab.</w:t>
      </w:r>
      <w:r w:rsidR="00B452B3">
        <w:t xml:space="preserve"> </w:t>
      </w:r>
      <w:r w:rsidR="00A34C67">
        <w:t>The results of several</w:t>
      </w:r>
      <w:r>
        <w:t xml:space="preserve"> </w:t>
      </w:r>
      <w:r w:rsidR="00A34C67">
        <w:t>ongoing early</w:t>
      </w:r>
      <w:r w:rsidR="0092688D">
        <w:t xml:space="preserve"> t</w:t>
      </w:r>
      <w:r w:rsidR="00FF06D7">
        <w:t xml:space="preserve">rials for the use of </w:t>
      </w:r>
      <w:r w:rsidR="00B452B3">
        <w:t xml:space="preserve">other </w:t>
      </w:r>
      <w:r w:rsidR="00A34C67">
        <w:t>agents</w:t>
      </w:r>
      <w:r w:rsidR="00B452B3">
        <w:t xml:space="preserve"> </w:t>
      </w:r>
      <w:r w:rsidR="0092688D">
        <w:t xml:space="preserve">including pembrolizumab, </w:t>
      </w:r>
      <w:r w:rsidR="0092688D">
        <w:lastRenderedPageBreak/>
        <w:t>tremelimumab</w:t>
      </w:r>
      <w:r w:rsidR="00A576E1">
        <w:t xml:space="preserve"> (CTLA-4 antibody)</w:t>
      </w:r>
      <w:r w:rsidR="0092688D">
        <w:t xml:space="preserve">, and durvalumab </w:t>
      </w:r>
      <w:r w:rsidR="00A576E1">
        <w:t xml:space="preserve">(PD-L1) </w:t>
      </w:r>
      <w:r w:rsidR="0092688D">
        <w:t>as part of</w:t>
      </w:r>
      <w:r w:rsidR="00FF06D7">
        <w:t xml:space="preserve"> primary neoadjuvant treatment</w:t>
      </w:r>
      <w:r w:rsidR="0092688D">
        <w:t xml:space="preserve"> regimens</w:t>
      </w:r>
      <w:r w:rsidR="00A34C67">
        <w:t>, are awaited.</w:t>
      </w:r>
    </w:p>
    <w:p w14:paraId="4E2E27E8" w14:textId="4A2EC98A" w:rsidR="00A9307F" w:rsidRDefault="00A9307F" w:rsidP="00A9307F">
      <w:pPr>
        <w:spacing w:line="360" w:lineRule="auto"/>
        <w:rPr>
          <w:i/>
          <w:iCs/>
        </w:rPr>
      </w:pPr>
    </w:p>
    <w:tbl>
      <w:tblPr>
        <w:tblStyle w:val="TableGrid"/>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996"/>
        <w:gridCol w:w="1878"/>
        <w:gridCol w:w="3973"/>
      </w:tblGrid>
      <w:tr w:rsidR="0037201A" w:rsidRPr="00D519B9" w14:paraId="621511BA" w14:textId="77777777" w:rsidTr="003521C0">
        <w:trPr>
          <w:trHeight w:val="279"/>
        </w:trPr>
        <w:tc>
          <w:tcPr>
            <w:tcW w:w="9269" w:type="dxa"/>
            <w:gridSpan w:val="4"/>
            <w:tcBorders>
              <w:bottom w:val="single" w:sz="4" w:space="0" w:color="auto"/>
            </w:tcBorders>
          </w:tcPr>
          <w:p w14:paraId="62654501" w14:textId="73AC0274" w:rsidR="0037201A" w:rsidRPr="0037201A" w:rsidRDefault="0037201A" w:rsidP="0037201A">
            <w:pPr>
              <w:spacing w:line="276" w:lineRule="auto"/>
              <w:rPr>
                <w:sz w:val="18"/>
                <w:szCs w:val="18"/>
              </w:rPr>
            </w:pPr>
            <w:r>
              <w:rPr>
                <w:b/>
                <w:bCs/>
                <w:sz w:val="18"/>
                <w:szCs w:val="18"/>
              </w:rPr>
              <w:t xml:space="preserve">Table 2.  </w:t>
            </w:r>
            <w:r>
              <w:rPr>
                <w:sz w:val="18"/>
                <w:szCs w:val="18"/>
              </w:rPr>
              <w:t xml:space="preserve">Selected examples of current evidence for </w:t>
            </w:r>
            <w:r w:rsidR="005072E2">
              <w:rPr>
                <w:sz w:val="18"/>
                <w:szCs w:val="18"/>
              </w:rPr>
              <w:t>monoclonal antibody</w:t>
            </w:r>
            <w:r>
              <w:rPr>
                <w:sz w:val="18"/>
                <w:szCs w:val="18"/>
              </w:rPr>
              <w:t xml:space="preserve"> agents in oesophageal cancer</w:t>
            </w:r>
          </w:p>
        </w:tc>
      </w:tr>
      <w:tr w:rsidR="00BF5877" w:rsidRPr="00D519B9" w14:paraId="03A2E6A5" w14:textId="77777777" w:rsidTr="00475446">
        <w:trPr>
          <w:trHeight w:val="290"/>
        </w:trPr>
        <w:tc>
          <w:tcPr>
            <w:tcW w:w="1422" w:type="dxa"/>
            <w:tcBorders>
              <w:top w:val="single" w:sz="4" w:space="0" w:color="auto"/>
              <w:bottom w:val="single" w:sz="4" w:space="0" w:color="auto"/>
            </w:tcBorders>
          </w:tcPr>
          <w:p w14:paraId="5D55E8A8" w14:textId="62E12C7A" w:rsidR="00BF5877" w:rsidRPr="0037201A" w:rsidRDefault="00475446" w:rsidP="0037201A">
            <w:pPr>
              <w:spacing w:line="276" w:lineRule="auto"/>
              <w:rPr>
                <w:b/>
                <w:bCs/>
                <w:sz w:val="18"/>
                <w:szCs w:val="18"/>
              </w:rPr>
            </w:pPr>
            <w:r>
              <w:rPr>
                <w:b/>
                <w:bCs/>
                <w:sz w:val="18"/>
                <w:szCs w:val="18"/>
              </w:rPr>
              <w:t>Associated receptor t</w:t>
            </w:r>
            <w:r w:rsidR="00BF5877" w:rsidRPr="0037201A">
              <w:rPr>
                <w:b/>
                <w:bCs/>
                <w:sz w:val="18"/>
                <w:szCs w:val="18"/>
              </w:rPr>
              <w:t>arget</w:t>
            </w:r>
          </w:p>
        </w:tc>
        <w:tc>
          <w:tcPr>
            <w:tcW w:w="1996" w:type="dxa"/>
            <w:tcBorders>
              <w:top w:val="single" w:sz="4" w:space="0" w:color="auto"/>
              <w:bottom w:val="single" w:sz="4" w:space="0" w:color="auto"/>
            </w:tcBorders>
          </w:tcPr>
          <w:p w14:paraId="43CB57F0" w14:textId="4AA4253E" w:rsidR="00BF5877" w:rsidRPr="0037201A" w:rsidRDefault="0037201A" w:rsidP="0037201A">
            <w:pPr>
              <w:spacing w:line="276" w:lineRule="auto"/>
              <w:rPr>
                <w:b/>
                <w:bCs/>
                <w:sz w:val="18"/>
                <w:szCs w:val="18"/>
              </w:rPr>
            </w:pPr>
            <w:r w:rsidRPr="0037201A">
              <w:rPr>
                <w:b/>
                <w:bCs/>
                <w:sz w:val="18"/>
                <w:szCs w:val="18"/>
              </w:rPr>
              <w:t>A</w:t>
            </w:r>
            <w:r w:rsidR="00BF5877" w:rsidRPr="0037201A">
              <w:rPr>
                <w:b/>
                <w:bCs/>
                <w:sz w:val="18"/>
                <w:szCs w:val="18"/>
              </w:rPr>
              <w:t>gent</w:t>
            </w:r>
          </w:p>
        </w:tc>
        <w:tc>
          <w:tcPr>
            <w:tcW w:w="1878" w:type="dxa"/>
            <w:tcBorders>
              <w:top w:val="single" w:sz="4" w:space="0" w:color="auto"/>
              <w:bottom w:val="single" w:sz="4" w:space="0" w:color="auto"/>
            </w:tcBorders>
          </w:tcPr>
          <w:p w14:paraId="6AF96308" w14:textId="589E7468" w:rsidR="00BF5877" w:rsidRPr="0037201A" w:rsidRDefault="0037201A" w:rsidP="0037201A">
            <w:pPr>
              <w:spacing w:line="276" w:lineRule="auto"/>
              <w:rPr>
                <w:b/>
                <w:bCs/>
                <w:sz w:val="18"/>
                <w:szCs w:val="18"/>
              </w:rPr>
            </w:pPr>
            <w:r w:rsidRPr="0037201A">
              <w:rPr>
                <w:b/>
                <w:bCs/>
                <w:sz w:val="18"/>
                <w:szCs w:val="18"/>
              </w:rPr>
              <w:t>Study</w:t>
            </w:r>
          </w:p>
        </w:tc>
        <w:tc>
          <w:tcPr>
            <w:tcW w:w="3973" w:type="dxa"/>
            <w:tcBorders>
              <w:top w:val="single" w:sz="4" w:space="0" w:color="auto"/>
              <w:bottom w:val="single" w:sz="4" w:space="0" w:color="auto"/>
            </w:tcBorders>
          </w:tcPr>
          <w:p w14:paraId="7C5929BB" w14:textId="1C87E82E" w:rsidR="00BF5877" w:rsidRPr="0037201A" w:rsidRDefault="0037201A" w:rsidP="0037201A">
            <w:pPr>
              <w:spacing w:line="276" w:lineRule="auto"/>
              <w:rPr>
                <w:b/>
                <w:bCs/>
                <w:sz w:val="18"/>
                <w:szCs w:val="18"/>
              </w:rPr>
            </w:pPr>
            <w:r w:rsidRPr="0037201A">
              <w:rPr>
                <w:b/>
                <w:bCs/>
                <w:sz w:val="18"/>
                <w:szCs w:val="18"/>
              </w:rPr>
              <w:t>Results</w:t>
            </w:r>
          </w:p>
        </w:tc>
      </w:tr>
      <w:tr w:rsidR="00BF5877" w:rsidRPr="00E04EDC" w14:paraId="23508164" w14:textId="77777777" w:rsidTr="00475446">
        <w:trPr>
          <w:trHeight w:val="838"/>
        </w:trPr>
        <w:tc>
          <w:tcPr>
            <w:tcW w:w="1422" w:type="dxa"/>
            <w:tcBorders>
              <w:top w:val="single" w:sz="4" w:space="0" w:color="auto"/>
            </w:tcBorders>
          </w:tcPr>
          <w:p w14:paraId="1B76F739" w14:textId="5DE13AC3" w:rsidR="00BF5877" w:rsidRPr="00D519B9" w:rsidRDefault="00BF5877" w:rsidP="0037201A">
            <w:pPr>
              <w:spacing w:line="276" w:lineRule="auto"/>
              <w:rPr>
                <w:sz w:val="18"/>
                <w:szCs w:val="18"/>
              </w:rPr>
            </w:pPr>
            <w:r w:rsidRPr="00D519B9">
              <w:rPr>
                <w:sz w:val="18"/>
                <w:szCs w:val="18"/>
              </w:rPr>
              <w:t>HER2</w:t>
            </w:r>
          </w:p>
        </w:tc>
        <w:tc>
          <w:tcPr>
            <w:tcW w:w="1996" w:type="dxa"/>
            <w:tcBorders>
              <w:top w:val="single" w:sz="4" w:space="0" w:color="auto"/>
            </w:tcBorders>
          </w:tcPr>
          <w:p w14:paraId="3DF710C9" w14:textId="4CC33E40" w:rsidR="00BF5877" w:rsidRPr="00D519B9" w:rsidRDefault="00BF5877" w:rsidP="0037201A">
            <w:pPr>
              <w:spacing w:line="276" w:lineRule="auto"/>
              <w:rPr>
                <w:sz w:val="18"/>
                <w:szCs w:val="18"/>
              </w:rPr>
            </w:pPr>
            <w:r w:rsidRPr="00D519B9">
              <w:rPr>
                <w:sz w:val="18"/>
                <w:szCs w:val="18"/>
              </w:rPr>
              <w:t>Trastuzumab</w:t>
            </w:r>
            <w:r w:rsidR="0037201A">
              <w:rPr>
                <w:sz w:val="18"/>
                <w:szCs w:val="18"/>
              </w:rPr>
              <w:t>, pertuzumab</w:t>
            </w:r>
          </w:p>
        </w:tc>
        <w:tc>
          <w:tcPr>
            <w:tcW w:w="1878" w:type="dxa"/>
            <w:tcBorders>
              <w:top w:val="single" w:sz="4" w:space="0" w:color="auto"/>
            </w:tcBorders>
          </w:tcPr>
          <w:p w14:paraId="4A4BC902" w14:textId="2BBECD18" w:rsidR="00BF5877" w:rsidRPr="0037201A" w:rsidRDefault="0037201A" w:rsidP="0037201A">
            <w:pPr>
              <w:spacing w:line="276" w:lineRule="auto"/>
              <w:rPr>
                <w:sz w:val="18"/>
                <w:szCs w:val="18"/>
                <w:lang w:val="fr-FR"/>
              </w:rPr>
            </w:pPr>
            <w:r w:rsidRPr="0037201A">
              <w:rPr>
                <w:sz w:val="18"/>
                <w:szCs w:val="18"/>
                <w:lang w:val="fr-FR"/>
              </w:rPr>
              <w:t>Innovation RCT</w:t>
            </w:r>
            <w:r>
              <w:rPr>
                <w:sz w:val="18"/>
                <w:szCs w:val="18"/>
                <w:lang w:val="fr-FR"/>
              </w:rPr>
              <w:fldChar w:fldCharType="begin">
                <w:fldData xml:space="preserve">PEVuZE5vdGU+PENpdGU+PEF1dGhvcj5XYWduZXI8L0F1dGhvcj48WWVhcj4yMDE5PC9ZZWFyPjxS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</w:fldData>
              </w:fldChar>
            </w:r>
            <w:r w:rsidR="00E44B30">
              <w:rPr>
                <w:sz w:val="18"/>
                <w:szCs w:val="18"/>
                <w:lang w:val="fr-FR"/>
              </w:rPr>
              <w:instrText xml:space="preserve"> ADDIN EN.CITE </w:instrText>
            </w:r>
            <w:r w:rsidR="00E44B30">
              <w:rPr>
                <w:sz w:val="18"/>
                <w:szCs w:val="18"/>
                <w:lang w:val="fr-FR"/>
              </w:rPr>
              <w:fldChar w:fldCharType="begin">
                <w:fldData xml:space="preserve">PEVuZE5vdGU+PENpdGU+PEF1dGhvcj5XYWduZXI8L0F1dGhvcj48WWVhcj4yMDE5PC9ZZWFyPjxS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</w:fldData>
              </w:fldChar>
            </w:r>
            <w:r w:rsidR="00E44B30">
              <w:rPr>
                <w:sz w:val="18"/>
                <w:szCs w:val="18"/>
                <w:lang w:val="fr-FR"/>
              </w:rPr>
              <w:instrText xml:space="preserve"> ADDIN EN.CITE.DATA </w:instrText>
            </w:r>
            <w:r w:rsidR="00E44B30">
              <w:rPr>
                <w:sz w:val="18"/>
                <w:szCs w:val="18"/>
                <w:lang w:val="fr-FR"/>
              </w:rPr>
            </w:r>
            <w:r w:rsidR="00E44B30">
              <w:rPr>
                <w:sz w:val="18"/>
                <w:szCs w:val="18"/>
                <w:lang w:val="fr-FR"/>
              </w:rPr>
              <w:fldChar w:fldCharType="end"/>
            </w:r>
            <w:r>
              <w:rPr>
                <w:sz w:val="18"/>
                <w:szCs w:val="18"/>
                <w:lang w:val="fr-FR"/>
              </w:rPr>
            </w:r>
            <w:r>
              <w:rPr>
                <w:sz w:val="18"/>
                <w:szCs w:val="18"/>
                <w:lang w:val="fr-FR"/>
              </w:rPr>
              <w:fldChar w:fldCharType="separate"/>
            </w:r>
            <w:r w:rsidR="00E44B30" w:rsidRPr="00E44B30">
              <w:rPr>
                <w:noProof/>
                <w:sz w:val="18"/>
                <w:szCs w:val="18"/>
                <w:vertAlign w:val="superscript"/>
                <w:lang w:val="fr-FR"/>
              </w:rPr>
              <w:t>56</w:t>
            </w:r>
            <w:r>
              <w:rPr>
                <w:sz w:val="18"/>
                <w:szCs w:val="18"/>
                <w:lang w:val="fr-FR"/>
              </w:rPr>
              <w:fldChar w:fldCharType="end"/>
            </w:r>
            <w:r w:rsidRPr="0037201A">
              <w:rPr>
                <w:sz w:val="18"/>
                <w:szCs w:val="18"/>
                <w:lang w:val="fr-FR"/>
              </w:rPr>
              <w:t xml:space="preserve"> </w:t>
            </w:r>
          </w:p>
        </w:tc>
        <w:tc>
          <w:tcPr>
            <w:tcW w:w="3973" w:type="dxa"/>
            <w:tcBorders>
              <w:top w:val="single" w:sz="4" w:space="0" w:color="auto"/>
            </w:tcBorders>
          </w:tcPr>
          <w:p w14:paraId="586B3155" w14:textId="0375827B" w:rsidR="00BF5877" w:rsidRPr="0037201A" w:rsidRDefault="0037201A" w:rsidP="0037201A">
            <w:pPr>
              <w:spacing w:line="276" w:lineRule="auto"/>
              <w:rPr>
                <w:sz w:val="18"/>
                <w:szCs w:val="18"/>
                <w:lang w:val="fr-FR"/>
              </w:rPr>
            </w:pPr>
            <w:r w:rsidRPr="0037201A">
              <w:rPr>
                <w:sz w:val="18"/>
                <w:szCs w:val="18"/>
                <w:lang w:val="fr-FR"/>
              </w:rPr>
              <w:t>Ongoing trial of neoadjuvant chemotherapy vs. chemotherapy + trastuzumab vs. chemotherapy + trastuzumab</w:t>
            </w:r>
            <w:r>
              <w:rPr>
                <w:sz w:val="18"/>
                <w:szCs w:val="18"/>
                <w:lang w:val="fr-FR"/>
              </w:rPr>
              <w:t xml:space="preserve"> + pertuzumab.</w:t>
            </w:r>
          </w:p>
        </w:tc>
      </w:tr>
      <w:tr w:rsidR="00BF5877" w:rsidRPr="00D519B9" w14:paraId="7822942A" w14:textId="77777777" w:rsidTr="00475446">
        <w:trPr>
          <w:trHeight w:val="570"/>
        </w:trPr>
        <w:tc>
          <w:tcPr>
            <w:tcW w:w="1422" w:type="dxa"/>
          </w:tcPr>
          <w:p w14:paraId="76B3E708" w14:textId="306C3AC8" w:rsidR="00BF5877" w:rsidRPr="00D519B9" w:rsidRDefault="00BF5877" w:rsidP="0037201A">
            <w:pPr>
              <w:spacing w:line="276" w:lineRule="auto"/>
              <w:rPr>
                <w:sz w:val="18"/>
                <w:szCs w:val="18"/>
              </w:rPr>
            </w:pPr>
            <w:r w:rsidRPr="00D519B9">
              <w:rPr>
                <w:sz w:val="18"/>
                <w:szCs w:val="18"/>
              </w:rPr>
              <w:t>VEGF</w:t>
            </w:r>
          </w:p>
        </w:tc>
        <w:tc>
          <w:tcPr>
            <w:tcW w:w="1996" w:type="dxa"/>
          </w:tcPr>
          <w:p w14:paraId="6EB30F6C" w14:textId="301AED08" w:rsidR="00BF5877" w:rsidRPr="00D519B9" w:rsidRDefault="00BF5877" w:rsidP="0037201A">
            <w:pPr>
              <w:spacing w:line="276" w:lineRule="auto"/>
              <w:rPr>
                <w:sz w:val="18"/>
                <w:szCs w:val="18"/>
              </w:rPr>
            </w:pPr>
            <w:r w:rsidRPr="00D519B9">
              <w:rPr>
                <w:sz w:val="18"/>
                <w:szCs w:val="18"/>
              </w:rPr>
              <w:t>Bevacixumab</w:t>
            </w:r>
          </w:p>
        </w:tc>
        <w:tc>
          <w:tcPr>
            <w:tcW w:w="1878" w:type="dxa"/>
          </w:tcPr>
          <w:p w14:paraId="66638344" w14:textId="50C377EE" w:rsidR="00BF5877" w:rsidRPr="00D519B9" w:rsidRDefault="00D519B9" w:rsidP="0037201A">
            <w:pPr>
              <w:spacing w:line="276" w:lineRule="auto"/>
              <w:rPr>
                <w:sz w:val="18"/>
                <w:szCs w:val="18"/>
              </w:rPr>
            </w:pPr>
            <w:r w:rsidRPr="00D519B9">
              <w:rPr>
                <w:sz w:val="18"/>
                <w:szCs w:val="18"/>
              </w:rPr>
              <w:t>ST03 RCT</w:t>
            </w:r>
            <w:r w:rsidRPr="00D519B9">
              <w:rPr>
                <w:sz w:val="18"/>
                <w:szCs w:val="18"/>
              </w:rPr>
              <w:fldChar w:fldCharType="begin">
                <w:fldData xml:space="preserve">PEVuZE5vdGU+PENpdGU+PEF1dGhvcj5DdW5uaW5naGFtPC9BdXRob3I+PFllYXI+MjAxNzwvWWVh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</w:fldData>
              </w:fldChar>
            </w:r>
            <w:r w:rsidR="00E44B30">
              <w:rPr>
                <w:sz w:val="18"/>
                <w:szCs w:val="18"/>
              </w:rPr>
              <w:instrText xml:space="preserve"> ADDIN EN.CITE </w:instrText>
            </w:r>
            <w:r w:rsidR="00E44B30">
              <w:rPr>
                <w:sz w:val="18"/>
                <w:szCs w:val="18"/>
              </w:rPr>
              <w:fldChar w:fldCharType="begin">
                <w:fldData xml:space="preserve">PEVuZE5vdGU+PENpdGU+PEF1dGhvcj5DdW5uaW5naGFtPC9BdXRob3I+PFllYXI+MjAxNzwvWWVh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</w:fldData>
              </w:fldChar>
            </w:r>
            <w:r w:rsidR="00E44B30">
              <w:rPr>
                <w:sz w:val="18"/>
                <w:szCs w:val="18"/>
              </w:rPr>
              <w:instrText xml:space="preserve"> ADDIN EN.CITE.DATA </w:instrText>
            </w:r>
            <w:r w:rsidR="00E44B30">
              <w:rPr>
                <w:sz w:val="18"/>
                <w:szCs w:val="18"/>
              </w:rPr>
            </w:r>
            <w:r w:rsidR="00E44B30">
              <w:rPr>
                <w:sz w:val="18"/>
                <w:szCs w:val="18"/>
              </w:rPr>
              <w:fldChar w:fldCharType="end"/>
            </w:r>
            <w:r w:rsidRPr="00D519B9">
              <w:rPr>
                <w:sz w:val="18"/>
                <w:szCs w:val="18"/>
              </w:rPr>
            </w:r>
            <w:r w:rsidRPr="00D519B9">
              <w:rPr>
                <w:sz w:val="18"/>
                <w:szCs w:val="18"/>
              </w:rPr>
              <w:fldChar w:fldCharType="separate"/>
            </w:r>
            <w:r w:rsidR="00E44B30" w:rsidRPr="00E44B30">
              <w:rPr>
                <w:noProof/>
                <w:sz w:val="18"/>
                <w:szCs w:val="18"/>
                <w:vertAlign w:val="superscript"/>
              </w:rPr>
              <w:t>52</w:t>
            </w:r>
            <w:r w:rsidRPr="00D519B9">
              <w:rPr>
                <w:sz w:val="18"/>
                <w:szCs w:val="18"/>
              </w:rPr>
              <w:fldChar w:fldCharType="end"/>
            </w:r>
          </w:p>
        </w:tc>
        <w:tc>
          <w:tcPr>
            <w:tcW w:w="3973" w:type="dxa"/>
          </w:tcPr>
          <w:p w14:paraId="12AFAA3D" w14:textId="06CBCB39" w:rsidR="00BF5877" w:rsidRPr="00D519B9" w:rsidRDefault="00D519B9" w:rsidP="0037201A">
            <w:pPr>
              <w:spacing w:line="276" w:lineRule="auto"/>
              <w:rPr>
                <w:sz w:val="18"/>
                <w:szCs w:val="18"/>
              </w:rPr>
            </w:pPr>
            <w:r w:rsidRPr="00D519B9">
              <w:rPr>
                <w:sz w:val="18"/>
                <w:szCs w:val="18"/>
              </w:rPr>
              <w:t>No difference in outcomes when added to ECX. Possibly increased complication rates</w:t>
            </w:r>
            <w:r w:rsidR="00475446">
              <w:rPr>
                <w:sz w:val="18"/>
                <w:szCs w:val="18"/>
              </w:rPr>
              <w:t xml:space="preserve"> led to late trial recruitment stoppage.</w:t>
            </w:r>
          </w:p>
        </w:tc>
      </w:tr>
      <w:tr w:rsidR="00475446" w:rsidRPr="00D519B9" w14:paraId="6D767966" w14:textId="77777777" w:rsidTr="00475446">
        <w:trPr>
          <w:trHeight w:val="558"/>
        </w:trPr>
        <w:tc>
          <w:tcPr>
            <w:tcW w:w="1422" w:type="dxa"/>
          </w:tcPr>
          <w:p w14:paraId="32C0EE68" w14:textId="17D36C43" w:rsidR="00475446" w:rsidRPr="00D519B9" w:rsidRDefault="00475446" w:rsidP="00475446">
            <w:pPr>
              <w:spacing w:line="276" w:lineRule="auto"/>
              <w:rPr>
                <w:sz w:val="18"/>
                <w:szCs w:val="18"/>
              </w:rPr>
            </w:pPr>
            <w:r>
              <w:rPr>
                <w:sz w:val="18"/>
                <w:szCs w:val="18"/>
              </w:rPr>
              <w:t>PD1</w:t>
            </w:r>
          </w:p>
        </w:tc>
        <w:tc>
          <w:tcPr>
            <w:tcW w:w="1996" w:type="dxa"/>
          </w:tcPr>
          <w:p w14:paraId="2E86DD61" w14:textId="34D37A98" w:rsidR="00475446" w:rsidRPr="00D519B9" w:rsidRDefault="00475446" w:rsidP="00475446">
            <w:pPr>
              <w:spacing w:line="276" w:lineRule="auto"/>
              <w:rPr>
                <w:sz w:val="18"/>
                <w:szCs w:val="18"/>
              </w:rPr>
            </w:pPr>
            <w:r>
              <w:rPr>
                <w:sz w:val="18"/>
                <w:szCs w:val="18"/>
              </w:rPr>
              <w:t>Nivolumab</w:t>
            </w:r>
          </w:p>
        </w:tc>
        <w:tc>
          <w:tcPr>
            <w:tcW w:w="1878" w:type="dxa"/>
          </w:tcPr>
          <w:p w14:paraId="06E7A4AA" w14:textId="4AE6451E" w:rsidR="00475446" w:rsidRPr="00D519B9" w:rsidRDefault="00475446" w:rsidP="00475446">
            <w:pPr>
              <w:spacing w:line="276" w:lineRule="auto"/>
              <w:rPr>
                <w:sz w:val="18"/>
                <w:szCs w:val="18"/>
              </w:rPr>
            </w:pPr>
            <w:r>
              <w:rPr>
                <w:sz w:val="18"/>
                <w:szCs w:val="18"/>
              </w:rPr>
              <w:t>CheckMate 577</w:t>
            </w:r>
            <w:r>
              <w:fldChar w:fldCharType="begin"/>
            </w:r>
            <w:r w:rsidR="00E44B30">
              <w:instrText xml:space="preserve"> ADDIN EN.CITE &lt;EndNote&gt;&lt;Cite&gt;&lt;Author&gt;Kelly&lt;/Author&gt;&lt;Year&gt;2020&lt;/Year&gt;&lt;RecNum&gt;97&lt;/RecNum&gt;&lt;DisplayText&gt;&lt;style face="superscript"&gt;55&lt;/style&gt;&lt;/DisplayText&gt;&lt;record&gt;&lt;rec-number&gt;97&lt;/rec-number&gt;&lt;foreign-keys&gt;&lt;key app="EN" db-id="er02x0sarswazdetz58vzaaqez5xxz0e9xxe" timestamp="1609152963"&gt;97&lt;/key&gt;&lt;/foreign-keys&gt;&lt;ref-type name="Journal Article"&gt;17&lt;/ref-type&gt;&lt;contributors&gt;&lt;authors&gt;&lt;author&gt;Kelly, RJ&lt;/author&gt;&lt;author&gt;Ajani, JA&lt;/author&gt;&lt;author&gt;Kuzdzal, J&lt;/author&gt;&lt;author&gt;Zander, T&lt;/author&gt;&lt;author&gt;Van Cutsem, E&lt;/author&gt;&lt;author&gt;Piessen, G&lt;/author&gt;&lt;author&gt;Mendez, G&lt;/author&gt;&lt;author&gt;Feliciano, JL&lt;/author&gt;&lt;author&gt;Motoyama, S&lt;/author&gt;&lt;author&gt;Lièvre, A&lt;/author&gt;&lt;/authors&gt;&lt;/contributors&gt;&lt;titles&gt;&lt;title&gt;LBA9_PR Adjuvant nivolumab in resected esophageal or gastroesophageal junction cancer (EC/GEJC) following neoadjuvant chemoradiation therapy (CRT): First results of the CheckMate 577 study&lt;/title&gt;&lt;secondary-title&gt;Annals of Oncology&lt;/secondary-title&gt;&lt;/titles&gt;&lt;periodical&gt;&lt;full-title&gt;Annals of Oncology&lt;/full-title&gt;&lt;/periodical&gt;&lt;pages&gt;S1193-S1194&lt;/pages&gt;&lt;volume&gt;31&lt;/volume&gt;&lt;dates&gt;&lt;year&gt;2020&lt;/year&gt;&lt;/dates&gt;&lt;isbn&gt;0923-7534&lt;/isbn&gt;&lt;urls&gt;&lt;/urls&gt;&lt;/record&gt;&lt;/Cite&gt;&lt;/EndNote&gt;</w:instrText>
            </w:r>
            <w:r>
              <w:fldChar w:fldCharType="separate"/>
            </w:r>
            <w:r w:rsidR="00E44B30" w:rsidRPr="00E44B30">
              <w:rPr>
                <w:noProof/>
                <w:vertAlign w:val="superscript"/>
              </w:rPr>
              <w:t>55</w:t>
            </w:r>
            <w:r>
              <w:fldChar w:fldCharType="end"/>
            </w:r>
            <w:r>
              <w:t xml:space="preserve">  </w:t>
            </w:r>
          </w:p>
        </w:tc>
        <w:tc>
          <w:tcPr>
            <w:tcW w:w="3973" w:type="dxa"/>
          </w:tcPr>
          <w:p w14:paraId="7FA4B9BD" w14:textId="6B113F56" w:rsidR="00475446" w:rsidRPr="00D519B9" w:rsidRDefault="00475446" w:rsidP="00475446">
            <w:pPr>
              <w:spacing w:line="276" w:lineRule="auto"/>
              <w:rPr>
                <w:sz w:val="18"/>
                <w:szCs w:val="18"/>
              </w:rPr>
            </w:pPr>
            <w:r>
              <w:rPr>
                <w:sz w:val="18"/>
                <w:szCs w:val="18"/>
              </w:rPr>
              <w:t>Adjuvant nivolumab following NACRT and surgery superior to placebo with doubling of DFS (abstract published only).</w:t>
            </w:r>
          </w:p>
        </w:tc>
      </w:tr>
      <w:tr w:rsidR="00D519B9" w:rsidRPr="00D519B9" w14:paraId="3A154BB1" w14:textId="77777777" w:rsidTr="00475446">
        <w:trPr>
          <w:trHeight w:val="570"/>
        </w:trPr>
        <w:tc>
          <w:tcPr>
            <w:tcW w:w="1422" w:type="dxa"/>
            <w:tcBorders>
              <w:bottom w:val="single" w:sz="4" w:space="0" w:color="auto"/>
            </w:tcBorders>
          </w:tcPr>
          <w:p w14:paraId="2A3981EE" w14:textId="7A119941" w:rsidR="00D519B9" w:rsidRPr="00D519B9" w:rsidRDefault="00D519B9" w:rsidP="0037201A">
            <w:pPr>
              <w:spacing w:line="276" w:lineRule="auto"/>
              <w:rPr>
                <w:sz w:val="18"/>
                <w:szCs w:val="18"/>
              </w:rPr>
            </w:pPr>
            <w:r w:rsidRPr="00D519B9">
              <w:rPr>
                <w:sz w:val="18"/>
                <w:szCs w:val="18"/>
              </w:rPr>
              <w:t>EGFR</w:t>
            </w:r>
          </w:p>
        </w:tc>
        <w:tc>
          <w:tcPr>
            <w:tcW w:w="1996" w:type="dxa"/>
            <w:tcBorders>
              <w:bottom w:val="single" w:sz="4" w:space="0" w:color="auto"/>
            </w:tcBorders>
          </w:tcPr>
          <w:p w14:paraId="7B3A560F" w14:textId="2AFF541D" w:rsidR="00D519B9" w:rsidRPr="00D519B9" w:rsidRDefault="00D519B9" w:rsidP="0037201A">
            <w:pPr>
              <w:spacing w:line="276" w:lineRule="auto"/>
              <w:rPr>
                <w:sz w:val="18"/>
                <w:szCs w:val="18"/>
              </w:rPr>
            </w:pPr>
            <w:r w:rsidRPr="00D519B9">
              <w:rPr>
                <w:sz w:val="18"/>
                <w:szCs w:val="18"/>
              </w:rPr>
              <w:t>Panitumumab</w:t>
            </w:r>
          </w:p>
        </w:tc>
        <w:tc>
          <w:tcPr>
            <w:tcW w:w="1878" w:type="dxa"/>
            <w:tcBorders>
              <w:bottom w:val="single" w:sz="4" w:space="0" w:color="auto"/>
            </w:tcBorders>
          </w:tcPr>
          <w:p w14:paraId="08046C0C" w14:textId="38FC7BB5" w:rsidR="00D519B9" w:rsidRPr="00D519B9" w:rsidRDefault="00D519B9" w:rsidP="0037201A">
            <w:pPr>
              <w:spacing w:line="276" w:lineRule="auto"/>
              <w:rPr>
                <w:sz w:val="18"/>
                <w:szCs w:val="18"/>
              </w:rPr>
            </w:pPr>
            <w:r w:rsidRPr="00D519B9">
              <w:rPr>
                <w:sz w:val="18"/>
                <w:szCs w:val="18"/>
              </w:rPr>
              <w:t>Patient-derived organoid model</w:t>
            </w:r>
            <w:r w:rsidRPr="00D519B9">
              <w:rPr>
                <w:sz w:val="18"/>
                <w:szCs w:val="18"/>
              </w:rPr>
              <w:fldChar w:fldCharType="begin">
                <w:fldData xml:space="preserve">PEVuZE5vdGU+PENpdGU+PEF1dGhvcj5TbXl0aDwvQXV0aG9yPjxZZWFyPjIwMjA8L1llYXI+PFJl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</w:fldData>
              </w:fldChar>
            </w:r>
            <w:r w:rsidR="00E44B30">
              <w:rPr>
                <w:sz w:val="18"/>
                <w:szCs w:val="18"/>
              </w:rPr>
              <w:instrText xml:space="preserve"> ADDIN EN.CITE </w:instrText>
            </w:r>
            <w:r w:rsidR="00E44B30">
              <w:rPr>
                <w:sz w:val="18"/>
                <w:szCs w:val="18"/>
              </w:rPr>
              <w:fldChar w:fldCharType="begin">
                <w:fldData xml:space="preserve">PEVuZE5vdGU+PENpdGU+PEF1dGhvcj5TbXl0aDwvQXV0aG9yPjxZZWFyPjIwMjA8L1llYXI+PFJl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</w:fldData>
              </w:fldChar>
            </w:r>
            <w:r w:rsidR="00E44B30">
              <w:rPr>
                <w:sz w:val="18"/>
                <w:szCs w:val="18"/>
              </w:rPr>
              <w:instrText xml:space="preserve"> ADDIN EN.CITE.DATA </w:instrText>
            </w:r>
            <w:r w:rsidR="00E44B30">
              <w:rPr>
                <w:sz w:val="18"/>
                <w:szCs w:val="18"/>
              </w:rPr>
            </w:r>
            <w:r w:rsidR="00E44B30">
              <w:rPr>
                <w:sz w:val="18"/>
                <w:szCs w:val="18"/>
              </w:rPr>
              <w:fldChar w:fldCharType="end"/>
            </w:r>
            <w:r w:rsidRPr="00D519B9">
              <w:rPr>
                <w:sz w:val="18"/>
                <w:szCs w:val="18"/>
              </w:rPr>
            </w:r>
            <w:r w:rsidRPr="00D519B9">
              <w:rPr>
                <w:sz w:val="18"/>
                <w:szCs w:val="18"/>
              </w:rPr>
              <w:fldChar w:fldCharType="separate"/>
            </w:r>
            <w:r w:rsidR="00E44B30" w:rsidRPr="00E44B30">
              <w:rPr>
                <w:noProof/>
                <w:sz w:val="18"/>
                <w:szCs w:val="18"/>
                <w:vertAlign w:val="superscript"/>
              </w:rPr>
              <w:t>57</w:t>
            </w:r>
            <w:r w:rsidRPr="00D519B9">
              <w:rPr>
                <w:sz w:val="18"/>
                <w:szCs w:val="18"/>
              </w:rPr>
              <w:fldChar w:fldCharType="end"/>
            </w:r>
          </w:p>
        </w:tc>
        <w:tc>
          <w:tcPr>
            <w:tcW w:w="3973" w:type="dxa"/>
            <w:tcBorders>
              <w:bottom w:val="single" w:sz="4" w:space="0" w:color="auto"/>
            </w:tcBorders>
          </w:tcPr>
          <w:p w14:paraId="2CB1BFBC" w14:textId="5E17F9CD" w:rsidR="00D519B9" w:rsidRPr="00D519B9" w:rsidRDefault="00D519B9" w:rsidP="0037201A">
            <w:pPr>
              <w:spacing w:line="276" w:lineRule="auto"/>
              <w:rPr>
                <w:sz w:val="18"/>
                <w:szCs w:val="18"/>
              </w:rPr>
            </w:pPr>
            <w:r w:rsidRPr="00D519B9">
              <w:rPr>
                <w:sz w:val="18"/>
                <w:szCs w:val="18"/>
              </w:rPr>
              <w:t>Paradoxical increase in tumour cell viability</w:t>
            </w:r>
            <w:r w:rsidR="0037201A">
              <w:rPr>
                <w:sz w:val="18"/>
                <w:szCs w:val="18"/>
              </w:rPr>
              <w:t xml:space="preserve"> with panitumumab.</w:t>
            </w:r>
          </w:p>
        </w:tc>
      </w:tr>
    </w:tbl>
    <w:p w14:paraId="7FF69FED" w14:textId="77777777" w:rsidR="00BF5877" w:rsidRDefault="00BF5877" w:rsidP="00A9307F">
      <w:pPr>
        <w:spacing w:line="360" w:lineRule="auto"/>
        <w:rPr>
          <w:i/>
          <w:iCs/>
        </w:rPr>
      </w:pPr>
    </w:p>
    <w:p w14:paraId="56099F3D" w14:textId="77777777" w:rsidR="00BF5877" w:rsidRDefault="00BF5877" w:rsidP="00A9307F">
      <w:pPr>
        <w:spacing w:line="360" w:lineRule="auto"/>
        <w:rPr>
          <w:i/>
          <w:iCs/>
        </w:rPr>
      </w:pPr>
    </w:p>
    <w:p w14:paraId="5BBDDF86" w14:textId="77777777" w:rsidR="00A9307F" w:rsidRPr="003521C0" w:rsidRDefault="00A9307F" w:rsidP="00A9307F">
      <w:pPr>
        <w:spacing w:line="360" w:lineRule="auto"/>
        <w:rPr>
          <w:i/>
          <w:sz w:val="28"/>
        </w:rPr>
      </w:pPr>
      <w:r w:rsidRPr="003521C0">
        <w:rPr>
          <w:i/>
          <w:sz w:val="28"/>
        </w:rPr>
        <w:t>Tailored oncological treatment: Patient and tumour specific therapy</w:t>
      </w:r>
    </w:p>
    <w:p w14:paraId="1E34F544" w14:textId="27964A9D" w:rsidR="00E86571" w:rsidRDefault="00E86571" w:rsidP="003521C0">
      <w:pPr>
        <w:spacing w:line="360" w:lineRule="auto"/>
        <w:ind w:firstLine="720"/>
      </w:pPr>
      <w:r>
        <w:t>T</w:t>
      </w:r>
      <w:r w:rsidR="00373A8C">
        <w:t xml:space="preserve">he fact that </w:t>
      </w:r>
      <w:r w:rsidR="00736313">
        <w:t>many</w:t>
      </w:r>
      <w:r w:rsidR="00373A8C">
        <w:t xml:space="preserve"> patients </w:t>
      </w:r>
      <w:r>
        <w:t>do</w:t>
      </w:r>
      <w:r w:rsidR="00373A8C">
        <w:t xml:space="preserve"> not derive any benefit from neoadjuvant therapy </w:t>
      </w:r>
      <w:r w:rsidR="00B57BE9">
        <w:t xml:space="preserve">continues to drive efforts </w:t>
      </w:r>
      <w:r>
        <w:t>to</w:t>
      </w:r>
      <w:r w:rsidR="00B57BE9">
        <w:t xml:space="preserve"> </w:t>
      </w:r>
      <w:r w:rsidR="00373A8C">
        <w:t>identify th</w:t>
      </w:r>
      <w:r w:rsidR="004A4590">
        <w:t>is group</w:t>
      </w:r>
      <w:r w:rsidR="004A4590">
        <w:rPr>
          <w:b/>
          <w:bCs/>
        </w:rPr>
        <w:t xml:space="preserve"> </w:t>
      </w:r>
      <w:r w:rsidR="004A4590">
        <w:t>as early as possible in the treatment pathway</w:t>
      </w:r>
      <w:r w:rsidR="00A9307F">
        <w:t xml:space="preserve">. </w:t>
      </w:r>
      <w:r w:rsidR="00CF56AE">
        <w:t>Some general trends are increasingly recognised and may shape therapeutic decisions such as the reduced effectiveness of standard chemotherapy in signet ring</w:t>
      </w:r>
      <w:r w:rsidR="00475446">
        <w:t xml:space="preserve"> cell</w:t>
      </w:r>
      <w:r w:rsidR="00CF56AE">
        <w:t xml:space="preserve"> tumours and those exhibiting MSI.</w:t>
      </w:r>
      <w:r w:rsidR="00475446">
        <w:fldChar w:fldCharType="begin">
          <w:fldData xml:space="preserve">PEVuZE5vdGU+PENpdGU+PEF1dGhvcj5QYXRlbDwvQXV0aG9yPjxZZWFyPjIwMTQ8L1llYXI+PFJl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</w:fldData>
        </w:fldChar>
      </w:r>
      <w:r w:rsidR="00E44B30">
        <w:instrText xml:space="preserve"> ADDIN EN.CITE </w:instrText>
      </w:r>
      <w:r w:rsidR="00E44B30">
        <w:fldChar w:fldCharType="begin">
          <w:fldData xml:space="preserve">PEVuZE5vdGU+PENpdGU+PEF1dGhvcj5QYXRlbDwvQXV0aG9yPjxZZWFyPjIwMTQ8L1llYXI+PFJl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</w:fldData>
        </w:fldChar>
      </w:r>
      <w:r w:rsidR="00E44B30">
        <w:instrText xml:space="preserve"> ADDIN EN.CITE.DATA </w:instrText>
      </w:r>
      <w:r w:rsidR="00E44B30">
        <w:fldChar w:fldCharType="end"/>
      </w:r>
      <w:r w:rsidR="00475446">
        <w:fldChar w:fldCharType="separate"/>
      </w:r>
      <w:r w:rsidR="00E44B30" w:rsidRPr="00E44B30">
        <w:rPr>
          <w:noProof/>
          <w:vertAlign w:val="superscript"/>
        </w:rPr>
        <w:t>58, 59</w:t>
      </w:r>
      <w:r w:rsidR="00475446">
        <w:fldChar w:fldCharType="end"/>
      </w:r>
      <w:r w:rsidR="00CF56AE">
        <w:t xml:space="preserve"> </w:t>
      </w:r>
      <w:r w:rsidR="00A9307F">
        <w:t xml:space="preserve"> </w:t>
      </w:r>
      <w:r>
        <w:t>“Personalised”</w:t>
      </w:r>
      <w:r w:rsidR="00B57BE9">
        <w:t xml:space="preserve"> or</w:t>
      </w:r>
      <w:r>
        <w:t xml:space="preserve"> “precision</w:t>
      </w:r>
      <w:r w:rsidR="00B57BE9">
        <w:t>” medicine</w:t>
      </w:r>
      <w:r>
        <w:t>, or “tailored” therapies</w:t>
      </w:r>
      <w:r w:rsidR="00475446">
        <w:t>,</w:t>
      </w:r>
      <w:r>
        <w:t xml:space="preserve"> </w:t>
      </w:r>
      <w:r w:rsidR="00B57BE9">
        <w:t xml:space="preserve">describe </w:t>
      </w:r>
      <w:r w:rsidR="004D2E16">
        <w:t>strategies</w:t>
      </w:r>
      <w:r w:rsidR="00B57BE9">
        <w:t xml:space="preserve"> </w:t>
      </w:r>
      <w:r w:rsidR="004D2E16">
        <w:t>which</w:t>
      </w:r>
      <w:r w:rsidR="00B57BE9">
        <w:t xml:space="preserve"> aim to reliably predict the most effective treatments for </w:t>
      </w:r>
      <w:r w:rsidR="004A4590">
        <w:t xml:space="preserve">individual </w:t>
      </w:r>
      <w:r w:rsidR="00B57BE9">
        <w:t xml:space="preserve">patients based on variables such as tumour biology, tumour cell receptor expression, or genome sequencing.  </w:t>
      </w:r>
      <w:r w:rsidR="003177B7">
        <w:t>The heterogenous nature of oesophageal tumours is both the reason that the current standardised treatment approach is not applicable to all patients, but also why identifying reliable targets has proven difficult.  Research is currently at an early stage with early-phase trials investigating individual receptor targets.</w:t>
      </w:r>
      <w:r w:rsidR="00B57BE9">
        <w:fldChar w:fldCharType="begin">
          <w:fldData xml:space="preserve">PEVuZE5vdGU+PENpdGU+PEF1dGhvcj5DYXRlbmFjY2k8L0F1dGhvcj48WWVhcj4yMDIwPC9ZZWFy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</w:fldData>
        </w:fldChar>
      </w:r>
      <w:r w:rsidR="00E44B30">
        <w:instrText xml:space="preserve"> ADDIN EN.CITE </w:instrText>
      </w:r>
      <w:r w:rsidR="00E44B30">
        <w:fldChar w:fldCharType="begin">
          <w:fldData xml:space="preserve">PEVuZE5vdGU+PENpdGU+PEF1dGhvcj5DYXRlbmFjY2k8L0F1dGhvcj48WWVhcj4yMDIwPC9ZZWFy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</w:fldData>
        </w:fldChar>
      </w:r>
      <w:r w:rsidR="00E44B30">
        <w:instrText xml:space="preserve"> ADDIN EN.CITE.DATA </w:instrText>
      </w:r>
      <w:r w:rsidR="00E44B30">
        <w:fldChar w:fldCharType="end"/>
      </w:r>
      <w:r w:rsidR="00B57BE9">
        <w:fldChar w:fldCharType="separate"/>
      </w:r>
      <w:r w:rsidR="00E44B30" w:rsidRPr="00E44B30">
        <w:rPr>
          <w:noProof/>
          <w:vertAlign w:val="superscript"/>
        </w:rPr>
        <w:t>56, 60</w:t>
      </w:r>
      <w:r w:rsidR="00B57BE9">
        <w:fldChar w:fldCharType="end"/>
      </w:r>
      <w:r w:rsidR="0077790D">
        <w:t xml:space="preserve">  </w:t>
      </w:r>
      <w:r w:rsidR="00043F38">
        <w:t>Wider p</w:t>
      </w:r>
      <w:r w:rsidR="0077790D">
        <w:t xml:space="preserve">ragmatic clinical trials of tailored therapy have been proposed </w:t>
      </w:r>
      <w:r w:rsidR="00CF56AE">
        <w:t>but these have not progressed beyond</w:t>
      </w:r>
      <w:r w:rsidR="0077790D">
        <w:t xml:space="preserve"> a development</w:t>
      </w:r>
      <w:r w:rsidR="001A3DD8">
        <w:t>al</w:t>
      </w:r>
      <w:r w:rsidR="0077790D">
        <w:t xml:space="preserve"> stage.</w:t>
      </w:r>
      <w:r w:rsidR="0077790D">
        <w:fldChar w:fldCharType="begin"/>
      </w:r>
      <w:r w:rsidR="00E44B30">
        <w:instrText xml:space="preserve"> ADDIN EN.CITE &lt;EndNote&gt;&lt;Cite&gt;&lt;RecNum&gt;0&lt;/RecNum&gt;&lt;Note&gt;NCRI. NCRI Upper Gastrointestinal Cancer Group: Annual report 2018-19. National Cancer Research Institute, 2019. London, UK.&lt;/Note&gt;&lt;DisplayText&gt;&lt;style face="superscript"&gt;61&lt;/style&gt;&lt;/DisplayText&gt;&lt;/Cite&gt;&lt;/EndNote&gt;</w:instrText>
      </w:r>
      <w:r w:rsidR="0077790D">
        <w:fldChar w:fldCharType="separate"/>
      </w:r>
      <w:r w:rsidR="00E44B30" w:rsidRPr="00E44B30">
        <w:rPr>
          <w:noProof/>
          <w:vertAlign w:val="superscript"/>
        </w:rPr>
        <w:t>61</w:t>
      </w:r>
      <w:r w:rsidR="0077790D">
        <w:fldChar w:fldCharType="end"/>
      </w:r>
      <w:r w:rsidR="0077790D">
        <w:t xml:space="preserve">  </w:t>
      </w:r>
    </w:p>
    <w:p w14:paraId="78B10DD4" w14:textId="7F3B8006" w:rsidR="00A9307F" w:rsidRDefault="003177B7" w:rsidP="003521C0">
      <w:pPr>
        <w:spacing w:line="360" w:lineRule="auto"/>
        <w:ind w:firstLine="720"/>
      </w:pPr>
      <w:r>
        <w:t>In the absence of patient-specific agents, modifications to treatment a</w:t>
      </w:r>
      <w:r w:rsidR="00A9307F">
        <w:t>fter</w:t>
      </w:r>
      <w:r w:rsidR="00CF56AE">
        <w:t xml:space="preserve"> standard </w:t>
      </w:r>
      <w:r w:rsidR="00A9307F">
        <w:t>induction neoadjuvant treatment,</w:t>
      </w:r>
      <w:r>
        <w:t xml:space="preserve"> with</w:t>
      </w:r>
      <w:r w:rsidR="00A9307F">
        <w:t xml:space="preserve"> </w:t>
      </w:r>
      <w:r w:rsidR="00FE5A20">
        <w:t xml:space="preserve">an </w:t>
      </w:r>
      <w:r w:rsidR="00A9307F">
        <w:t xml:space="preserve">assessment of disease response </w:t>
      </w:r>
      <w:r w:rsidR="00CF56AE">
        <w:t>remains the next best option</w:t>
      </w:r>
      <w:r w:rsidR="00A9307F">
        <w:t>.  Typically</w:t>
      </w:r>
      <w:r w:rsidR="00CF56AE">
        <w:t>,</w:t>
      </w:r>
      <w:r w:rsidR="00A9307F">
        <w:t xml:space="preserve"> this assessment is performed </w:t>
      </w:r>
      <w:r w:rsidR="00CF56AE">
        <w:t xml:space="preserve">using </w:t>
      </w:r>
      <w:r w:rsidR="00A9307F">
        <w:t xml:space="preserve">PET-CT, with the most commonly accepted definition of </w:t>
      </w:r>
      <w:r w:rsidR="00CF56AE">
        <w:t xml:space="preserve">a </w:t>
      </w:r>
      <w:r w:rsidR="00841AFE">
        <w:t xml:space="preserve">significant </w:t>
      </w:r>
      <w:r w:rsidR="00A9307F">
        <w:t xml:space="preserve">response </w:t>
      </w:r>
      <w:r w:rsidR="004D2E16">
        <w:t xml:space="preserve">being </w:t>
      </w:r>
      <w:r w:rsidR="00A9307F">
        <w:t>a reduction in SUVmax of at least 35%.</w:t>
      </w:r>
      <w:r w:rsidR="000576D2">
        <w:fldChar w:fldCharType="begin">
          <w:fldData xml:space="preserve">PEVuZE5vdGU+PENpdGU+PEF1dGhvcj5PdHQ8L0F1dGhvcj48WWVhcj4yMDA2PC9ZZWFyPjxSZWNO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</w:fldData>
        </w:fldChar>
      </w:r>
      <w:r w:rsidR="00E44B30">
        <w:instrText xml:space="preserve"> ADDIN EN.CITE </w:instrText>
      </w:r>
      <w:r w:rsidR="00E44B30">
        <w:fldChar w:fldCharType="begin">
          <w:fldData xml:space="preserve">PEVuZE5vdGU+PENpdGU+PEF1dGhvcj5PdHQ8L0F1dGhvcj48WWVhcj4yMDA2PC9ZZWFyPjxSZWNO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</w:fldData>
        </w:fldChar>
      </w:r>
      <w:r w:rsidR="00E44B30">
        <w:instrText xml:space="preserve"> ADDIN EN.CITE.DATA </w:instrText>
      </w:r>
      <w:r w:rsidR="00E44B30">
        <w:fldChar w:fldCharType="end"/>
      </w:r>
      <w:r w:rsidR="000576D2">
        <w:fldChar w:fldCharType="separate"/>
      </w:r>
      <w:r w:rsidR="00E44B30" w:rsidRPr="00E44B30">
        <w:rPr>
          <w:noProof/>
          <w:vertAlign w:val="superscript"/>
        </w:rPr>
        <w:t>62, 63</w:t>
      </w:r>
      <w:r w:rsidR="000576D2">
        <w:fldChar w:fldCharType="end"/>
      </w:r>
      <w:r w:rsidR="00A9307F">
        <w:t xml:space="preserve">  While it is well recognised that differing tumour biology means that some patients may be classed as “responders” </w:t>
      </w:r>
      <w:r w:rsidR="00A9307F">
        <w:lastRenderedPageBreak/>
        <w:t>and others “non-responders,” reliably identifying these patients</w:t>
      </w:r>
      <w:r>
        <w:t xml:space="preserve"> on imaging</w:t>
      </w:r>
      <w:r w:rsidR="00A9307F">
        <w:t>, as well as deciding what to do with non-responders, has remained challenging.  Previous trials such as the MUNICON series</w:t>
      </w:r>
      <w:r w:rsidR="00A9307F">
        <w:fldChar w:fldCharType="begin">
          <w:fldData xml:space="preserve">PEVuZE5vdGU+PENpdGU+PEF1dGhvcj56dW0gQnVzY2hlbmZlbGRlPC9BdXRob3I+PFllYXI+MjAx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</w:fldData>
        </w:fldChar>
      </w:r>
      <w:r w:rsidR="00E44B30">
        <w:instrText xml:space="preserve"> ADDIN EN.CITE </w:instrText>
      </w:r>
      <w:r w:rsidR="00E44B30">
        <w:fldChar w:fldCharType="begin">
          <w:fldData xml:space="preserve">PEVuZE5vdGU+PENpdGU+PEF1dGhvcj56dW0gQnVzY2hlbmZlbGRlPC9BdXRob3I+PFllYXI+MjAx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</w:fldData>
        </w:fldChar>
      </w:r>
      <w:r w:rsidR="00E44B30">
        <w:instrText xml:space="preserve"> ADDIN EN.CITE.DATA </w:instrText>
      </w:r>
      <w:r w:rsidR="00E44B30">
        <w:fldChar w:fldCharType="end"/>
      </w:r>
      <w:r w:rsidR="00A9307F">
        <w:fldChar w:fldCharType="separate"/>
      </w:r>
      <w:r w:rsidR="00E44B30" w:rsidRPr="00E44B30">
        <w:rPr>
          <w:noProof/>
          <w:vertAlign w:val="superscript"/>
        </w:rPr>
        <w:t>63, 64</w:t>
      </w:r>
      <w:r w:rsidR="00A9307F">
        <w:fldChar w:fldCharType="end"/>
      </w:r>
      <w:r w:rsidR="00A9307F">
        <w:t xml:space="preserve"> have demonstrated the feasibility of attempting such an approach, but </w:t>
      </w:r>
      <w:r w:rsidR="004D2E16">
        <w:t xml:space="preserve">have </w:t>
      </w:r>
      <w:r w:rsidR="00A9307F">
        <w:t xml:space="preserve">not been able </w:t>
      </w:r>
      <w:r w:rsidR="004D2E16">
        <w:t xml:space="preserve">to </w:t>
      </w:r>
      <w:r w:rsidR="00A9307F">
        <w:t>identify a</w:t>
      </w:r>
      <w:r w:rsidR="004D2E16">
        <w:t xml:space="preserve"> </w:t>
      </w:r>
      <w:r w:rsidR="00A9307F">
        <w:t>management algorithm to improve survival for non-responders.</w:t>
      </w:r>
    </w:p>
    <w:p w14:paraId="3B6C8569" w14:textId="21D8EC77" w:rsidR="00A9307F" w:rsidRDefault="00A9307F" w:rsidP="003521C0">
      <w:pPr>
        <w:spacing w:line="360" w:lineRule="auto"/>
        <w:ind w:firstLine="720"/>
      </w:pPr>
      <w:r>
        <w:t>More recently, the Alliance trial</w:t>
      </w:r>
      <w:r>
        <w:fldChar w:fldCharType="begin"/>
      </w:r>
      <w:r w:rsidR="00E44B30">
        <w:instrText xml:space="preserve"> ADDIN EN.CITE &lt;EndNote&gt;&lt;Cite&gt;&lt;Author&gt;Goodman&lt;/Author&gt;&lt;Year&gt;2018&lt;/Year&gt;&lt;RecNum&gt;41&lt;/RecNum&gt;&lt;DisplayText&gt;&lt;style face="superscript"&gt;65&lt;/style&gt;&lt;/DisplayText&gt;&lt;record&gt;&lt;rec-number&gt;41&lt;/rec-number&gt;&lt;foreign-keys&gt;&lt;key app="EN" db-id="er02x0sarswazdetz58vzaaqez5xxz0e9xxe" timestamp="1603379990"&gt;41&lt;/key&gt;&lt;/foreign-keys&gt;&lt;ref-type name="Journal Article"&gt;17&lt;/ref-type&gt;&lt;contributors&gt;&lt;authors&gt;&lt;author&gt;Karyn A. Goodman&lt;/author&gt;&lt;author&gt;Nathan Hall&lt;/author&gt;&lt;author&gt;Tanios S. Bekaii-Saab&lt;/author&gt;&lt;author&gt;Fang-Shu Ou&lt;/author&gt;&lt;author&gt;Erin Twohy&lt;/author&gt;&lt;author&gt;Michael O. Meyers&lt;/author&gt;&lt;author&gt;Daniel J. Boffa&lt;/author&gt;&lt;author&gt;Kisha Mitchell&lt;/author&gt;&lt;author&gt;Kyle Perry&lt;/author&gt;&lt;author&gt;Wendy L Frankel&lt;/author&gt;&lt;author&gt;Alan P. Venook&lt;/author&gt;&lt;author&gt;Eileen Mary O&amp;apos;Reilly&lt;/author&gt;&lt;author&gt;David H. Ilson&lt;/author&gt;&lt;/authors&gt;&lt;/contributors&gt;&lt;titles&gt;&lt;title&gt;Survival outcomes from CALGB 80803 (Alliance): A randomized phase II trial of PET scan-directed combined modality therapy for esophageal cancer&lt;/title&gt;&lt;secondary-title&gt;Journal of Clinical Oncology&lt;/secondary-title&gt;&lt;/titles&gt;&lt;periodical&gt;&lt;full-title&gt;Journal of Clinical Oncology&lt;/full-title&gt;&lt;/periodical&gt;&lt;pages&gt;4012-4012&lt;/pages&gt;&lt;volume&gt;36&lt;/volume&gt;&lt;number&gt;15_suppl&lt;/number&gt;&lt;dates&gt;&lt;year&gt;2018&lt;/year&gt;&lt;/dates&gt;&lt;urls&gt;&lt;related-urls&gt;&lt;url&gt;https://ascopubs.org/doi/abs/10.1200/JCO.2018.36.15_suppl.4012&lt;/url&gt;&lt;/related-urls&gt;&lt;/urls&gt;&lt;electronic-resource-num&gt;10.1200/JCO.2018.36.15_suppl.4012&lt;/electronic-resource-num&gt;&lt;/record&gt;&lt;/Cite&gt;&lt;/EndNote&gt;</w:instrText>
      </w:r>
      <w:r>
        <w:fldChar w:fldCharType="separate"/>
      </w:r>
      <w:r w:rsidR="00E44B30" w:rsidRPr="00E44B30">
        <w:rPr>
          <w:noProof/>
          <w:vertAlign w:val="superscript"/>
        </w:rPr>
        <w:t>65</w:t>
      </w:r>
      <w:r>
        <w:fldChar w:fldCharType="end"/>
      </w:r>
      <w:r>
        <w:t xml:space="preserve"> randomised patients with AC to a modified FOLFOX or CROSS chemotherapy, plus concurrent radiotherapy.  Following reassessment after the first round of therapy, PET-adjudged non-responders were crossed over to the other treatment arm.  Despite this, non-responders still performed significantly worse than responders (median 40.2 vs. 27.4 months).  Greally et al recently reported one of the few studies to explicitly assess the effect of tailoring in non-responders,</w:t>
      </w:r>
      <w:r>
        <w:fldChar w:fldCharType="begin">
          <w:fldData xml:space="preserve">PEVuZE5vdGU+PENpdGU+PEF1dGhvcj5HcmVhbGx5PC9BdXRob3I+PFllYXI+MjAxOTwvWWVhcj48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</w:fldData>
        </w:fldChar>
      </w:r>
      <w:r w:rsidR="00E44B30">
        <w:instrText xml:space="preserve"> ADDIN EN.CITE </w:instrText>
      </w:r>
      <w:r w:rsidR="00E44B30">
        <w:fldChar w:fldCharType="begin">
          <w:fldData xml:space="preserve">PEVuZE5vdGU+PENpdGU+PEF1dGhvcj5HcmVhbGx5PC9BdXRob3I+PFllYXI+MjAxOTwvWWVhcj48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</w:fldData>
        </w:fldChar>
      </w:r>
      <w:r w:rsidR="00E44B30">
        <w:instrText xml:space="preserve"> ADDIN EN.CITE.DATA </w:instrText>
      </w:r>
      <w:r w:rsidR="00E44B30">
        <w:fldChar w:fldCharType="end"/>
      </w:r>
      <w:r>
        <w:fldChar w:fldCharType="separate"/>
      </w:r>
      <w:r w:rsidR="00E44B30" w:rsidRPr="00E44B30">
        <w:rPr>
          <w:noProof/>
          <w:vertAlign w:val="superscript"/>
        </w:rPr>
        <w:t>66</w:t>
      </w:r>
      <w:r>
        <w:fldChar w:fldCharType="end"/>
      </w:r>
      <w:r>
        <w:t xml:space="preserve"> in a retrospective study comparing non-responders who either continued with first-line </w:t>
      </w:r>
      <w:r w:rsidR="004550D2">
        <w:t>NA</w:t>
      </w:r>
      <w:r>
        <w:t xml:space="preserve">CRT, or changed to second-line chemotherapy agents as part of a tailored </w:t>
      </w:r>
      <w:r w:rsidR="004550D2">
        <w:t>NAC</w:t>
      </w:r>
      <w:r>
        <w:t>RT regimen.  In this small series (41 non-responders), changing chemotherapy did not have an effect on survival (14.1 months for those who changed versus 17.2 months for those who did not, p = 0.81).  While a prospective trial randomising non-responders to tailored versus standard therapy would provide a more definitive answer, concerns regarding the reliability of PET-CT or other imaging modalities to identify responders</w:t>
      </w:r>
      <w:r w:rsidR="00841AFE">
        <w:t>,</w:t>
      </w:r>
      <w:r>
        <w:t xml:space="preserve"> </w:t>
      </w:r>
      <w:r w:rsidR="004D2E16">
        <w:t xml:space="preserve">and the absence of any reliable bio-markers of response, </w:t>
      </w:r>
      <w:r>
        <w:t xml:space="preserve">represent </w:t>
      </w:r>
      <w:r w:rsidR="004D2E16">
        <w:t>on-going challenges.</w:t>
      </w:r>
    </w:p>
    <w:p w14:paraId="0F2A84EF" w14:textId="1D7A78E1" w:rsidR="00D84241" w:rsidRDefault="00D84241" w:rsidP="00D84241">
      <w:pPr>
        <w:spacing w:line="360" w:lineRule="auto"/>
        <w:ind w:firstLine="720"/>
      </w:pPr>
      <w:r>
        <w:t>Recognising the complexity of the underlying biology, artificial intelligence driven approaches may allow better integration of varied, complex and sometimes abstract data.</w:t>
      </w:r>
      <w:r>
        <w:fldChar w:fldCharType="begin"/>
      </w:r>
      <w:r w:rsidR="00E44B30">
        <w:instrText xml:space="preserve"> ADDIN EN.CITE &lt;EndNote&gt;&lt;Cite&gt;&lt;Author&gt;Zhang&lt;/Author&gt;&lt;Year&gt;2020&lt;/Year&gt;&lt;RecNum&gt;101&lt;/RecNum&gt;&lt;DisplayText&gt;&lt;style face="superscript"&gt;67&lt;/style&gt;&lt;/DisplayText&gt;&lt;record&gt;&lt;rec-number&gt;101&lt;/rec-number&gt;&lt;foreign-keys&gt;&lt;key app="EN" db-id="er02x0sarswazdetz58vzaaqez5xxz0e9xxe" timestamp="1609514851"&gt;101&lt;/key&gt;&lt;/foreign-keys&gt;&lt;ref-type name="Journal Article"&gt;17&lt;/ref-type&gt;&lt;contributors&gt;&lt;authors&gt;&lt;author&gt;Zhang, Y. H.&lt;/author&gt;&lt;author&gt;Guo, L. J.&lt;/author&gt;&lt;author&gt;Yuan, X. L.&lt;/author&gt;&lt;author&gt;Hu, B.&lt;/author&gt;&lt;/authors&gt;&lt;/contributors&gt;&lt;auth-address&gt;Department of Gastroenterology and Hepatology, West China Hospital, Sichuan University, Chengdu 610041, Sichuan Province, China.&amp;#xD;Department of Gastroenterology and Hepatology, West China Hospital, Sichuan University, Chengdu 610041, Sichuan Province, China. hubingnj@163.com.&lt;/auth-address&gt;&lt;titles&gt;&lt;title&gt;Artificial intelligence-assisted esophageal cancer management: Now and future&lt;/title&gt;&lt;secondary-title&gt;World J Gastroenterol&lt;/secondary-title&gt;&lt;/titles&gt;&lt;periodical&gt;&lt;full-title&gt;World J Gastroenterol&lt;/full-title&gt;&lt;/periodical&gt;&lt;pages&gt;5256-5271&lt;/pages&gt;&lt;volume&gt;26&lt;/volume&gt;&lt;number&gt;35&lt;/number&gt;&lt;edition&gt;2020/10/01&lt;/edition&gt;&lt;keywords&gt;&lt;keyword&gt;Artificial intelligence&lt;/keyword&gt;&lt;keyword&gt;Barrett&amp;apos;s esophagus&lt;/keyword&gt;&lt;keyword&gt;Computer-aided diagnosis&lt;/keyword&gt;&lt;keyword&gt;Deep learning&lt;/keyword&gt;&lt;keyword&gt;Endoscopy&lt;/keyword&gt;&lt;keyword&gt;Esophageal squamous cell cancer&lt;/keyword&gt;&lt;/keywords&gt;&lt;dates&gt;&lt;year&gt;2020&lt;/year&gt;&lt;pub-dates&gt;&lt;date&gt;Sep 21&lt;/date&gt;&lt;/pub-dates&gt;&lt;/dates&gt;&lt;isbn&gt;2219-2840 (Electronic)&amp;#xD;1007-9327 (Linking)&lt;/isbn&gt;&lt;accession-num&gt;32994686&lt;/accession-num&gt;&lt;urls&gt;&lt;related-urls&gt;&lt;url&gt;https://www.ncbi.nlm.nih.gov/pubmed/32994686&lt;/url&gt;&lt;/related-urls&gt;&lt;/urls&gt;&lt;custom2&gt;PMC7504247&lt;/custom2&gt;&lt;electronic-resource-num&gt;10.3748/wjg.v26.i35.5256&lt;/electronic-resource-num&gt;&lt;/record&gt;&lt;/Cite&gt;&lt;/EndNote&gt;</w:instrText>
      </w:r>
      <w:r>
        <w:fldChar w:fldCharType="separate"/>
      </w:r>
      <w:r w:rsidR="00E44B30" w:rsidRPr="00E44B30">
        <w:rPr>
          <w:noProof/>
          <w:vertAlign w:val="superscript"/>
        </w:rPr>
        <w:t>67</w:t>
      </w:r>
      <w:r>
        <w:fldChar w:fldCharType="end"/>
      </w:r>
      <w:r>
        <w:t xml:space="preserve"> Neural networks have shown promise in early studies, allowing greater precision in pre-treatment prediction of response with both gene expression</w:t>
      </w:r>
      <w:r>
        <w:fldChar w:fldCharType="begin">
          <w:fldData xml:space="preserve">PEVuZE5vdGU+PENpdGU+PEF1dGhvcj5XYXJuZWNrZS1FYmVyejwvQXV0aG9yPjxZZWFyPjIwMTA8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</w:fldData>
        </w:fldChar>
      </w:r>
      <w:r w:rsidR="00E44B30">
        <w:instrText xml:space="preserve"> ADDIN EN.CITE </w:instrText>
      </w:r>
      <w:r w:rsidR="00E44B30">
        <w:fldChar w:fldCharType="begin">
          <w:fldData xml:space="preserve">PEVuZE5vdGU+PENpdGU+PEF1dGhvcj5XYXJuZWNrZS1FYmVyejwvQXV0aG9yPjxZZWFyPjIwMTA8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</w:fldData>
        </w:fldChar>
      </w:r>
      <w:r w:rsidR="00E44B30">
        <w:instrText xml:space="preserve"> ADDIN EN.CITE.DATA </w:instrText>
      </w:r>
      <w:r w:rsidR="00E44B30">
        <w:fldChar w:fldCharType="end"/>
      </w:r>
      <w:r>
        <w:fldChar w:fldCharType="separate"/>
      </w:r>
      <w:r w:rsidR="00E44B30" w:rsidRPr="00E44B30">
        <w:rPr>
          <w:noProof/>
          <w:vertAlign w:val="superscript"/>
        </w:rPr>
        <w:t>68</w:t>
      </w:r>
      <w:r>
        <w:fldChar w:fldCharType="end"/>
      </w:r>
      <w:r>
        <w:t xml:space="preserve"> and PET-CT</w:t>
      </w:r>
      <w:r>
        <w:fldChar w:fldCharType="begin">
          <w:fldData xml:space="preserve">PEVuZE5vdGU+PENpdGU+PEF1dGhvcj5ZcHNpbGFudGlzPC9BdXRob3I+PFllYXI+MjAxNTwvWWVh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=
</w:fldData>
        </w:fldChar>
      </w:r>
      <w:r w:rsidR="00E44B30">
        <w:instrText xml:space="preserve"> ADDIN EN.CITE </w:instrText>
      </w:r>
      <w:r w:rsidR="00E44B30">
        <w:fldChar w:fldCharType="begin">
          <w:fldData xml:space="preserve">PEVuZE5vdGU+PENpdGU+PEF1dGhvcj5ZcHNpbGFudGlzPC9BdXRob3I+PFllYXI+MjAxNTwvWWVh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=
</w:fldData>
        </w:fldChar>
      </w:r>
      <w:r w:rsidR="00E44B30">
        <w:instrText xml:space="preserve"> ADDIN EN.CITE.DATA </w:instrText>
      </w:r>
      <w:r w:rsidR="00E44B30">
        <w:fldChar w:fldCharType="end"/>
      </w:r>
      <w:r>
        <w:fldChar w:fldCharType="separate"/>
      </w:r>
      <w:r w:rsidR="00E44B30" w:rsidRPr="00E44B30">
        <w:rPr>
          <w:noProof/>
          <w:vertAlign w:val="superscript"/>
        </w:rPr>
        <w:t>69</w:t>
      </w:r>
      <w:r>
        <w:fldChar w:fldCharType="end"/>
      </w:r>
      <w:r>
        <w:t xml:space="preserve"> derived features. Automated neural network analysis of diagnostic biopsies to identify abstract features predictive of response has been demonstrated in rectal cancer,</w:t>
      </w:r>
      <w:r>
        <w:fldChar w:fldCharType="begin">
          <w:fldData xml:space="preserve">PEVuZE5vdGU+PENpdGU+PEF1dGhvcj5aaGFuZzwvQXV0aG9yPjxZZWFyPjIwMjA8L1llYXI+PFJl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</w:fldData>
        </w:fldChar>
      </w:r>
      <w:r w:rsidR="00E44B30">
        <w:instrText xml:space="preserve"> ADDIN EN.CITE </w:instrText>
      </w:r>
      <w:r w:rsidR="00E44B30">
        <w:fldChar w:fldCharType="begin">
          <w:fldData xml:space="preserve">PEVuZE5vdGU+PENpdGU+PEF1dGhvcj5aaGFuZzwvQXV0aG9yPjxZZWFyPjIwMjA8L1llYXI+PFJl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</w:fldData>
        </w:fldChar>
      </w:r>
      <w:r w:rsidR="00E44B30">
        <w:instrText xml:space="preserve"> ADDIN EN.CITE.DATA </w:instrText>
      </w:r>
      <w:r w:rsidR="00E44B30">
        <w:fldChar w:fldCharType="end"/>
      </w:r>
      <w:r>
        <w:fldChar w:fldCharType="separate"/>
      </w:r>
      <w:r w:rsidR="00E44B30" w:rsidRPr="00E44B30">
        <w:rPr>
          <w:noProof/>
          <w:vertAlign w:val="superscript"/>
        </w:rPr>
        <w:t>70</w:t>
      </w:r>
      <w:r>
        <w:fldChar w:fldCharType="end"/>
      </w:r>
      <w:r>
        <w:t xml:space="preserve"> and work to replicate this in oesophageal adenocarcinoma is underway. These studies are all limited by sample size, however solutions that maximise the utility of imaging and histopathology in particular are attractive as they utilise routinely collected data (as opposed to genomics), which can be more easily scaled for both validation and widespread uptake.</w:t>
      </w:r>
    </w:p>
    <w:p w14:paraId="08891D02" w14:textId="77777777" w:rsidR="00D84241" w:rsidRPr="00521828" w:rsidRDefault="00D84241" w:rsidP="003521C0">
      <w:pPr>
        <w:spacing w:line="360" w:lineRule="auto"/>
        <w:ind w:firstLine="720"/>
      </w:pPr>
    </w:p>
    <w:p w14:paraId="1221C2BC" w14:textId="77777777" w:rsidR="00C91186" w:rsidRPr="003521C0" w:rsidRDefault="00C91186" w:rsidP="00AA5A60">
      <w:pPr>
        <w:spacing w:line="360" w:lineRule="auto"/>
        <w:rPr>
          <w:i/>
          <w:sz w:val="28"/>
        </w:rPr>
      </w:pPr>
      <w:r w:rsidRPr="003521C0">
        <w:rPr>
          <w:i/>
          <w:sz w:val="28"/>
        </w:rPr>
        <w:t>Conclusion</w:t>
      </w:r>
    </w:p>
    <w:p w14:paraId="3438568D" w14:textId="63BB6F8F" w:rsidR="00C91186" w:rsidRDefault="00C91186" w:rsidP="003521C0">
      <w:pPr>
        <w:spacing w:line="360" w:lineRule="auto"/>
        <w:ind w:firstLine="720"/>
      </w:pPr>
      <w:r>
        <w:t xml:space="preserve">Modern oncological agents, medical and surgical care, and </w:t>
      </w:r>
      <w:r w:rsidR="004D2E16">
        <w:t>an</w:t>
      </w:r>
      <w:r>
        <w:t xml:space="preserve"> improved understanding of oesophageal cancer biology now offer greater treatment options than ever before to patients who </w:t>
      </w:r>
      <w:r w:rsidR="0046633D">
        <w:t>might otherwise face a very poor prognosis</w:t>
      </w:r>
      <w:r w:rsidR="006D4464">
        <w:t>. I</w:t>
      </w:r>
      <w:r w:rsidR="00307989">
        <w:t>nternational trends encouragingly show improved outcomes</w:t>
      </w:r>
      <w:r w:rsidR="0046633D">
        <w:t xml:space="preserve">.  The availability of such options, however, serves also to highlight the lack of consensus </w:t>
      </w:r>
      <w:r w:rsidR="0046633D">
        <w:lastRenderedPageBreak/>
        <w:t>on what should constitute gold standard treatment</w:t>
      </w:r>
      <w:r w:rsidR="004D2E16">
        <w:t xml:space="preserve">, and whether this term in itself </w:t>
      </w:r>
      <w:r w:rsidR="004A4590">
        <w:t>becomes</w:t>
      </w:r>
      <w:r w:rsidR="004D2E16">
        <w:t xml:space="preserve"> redundant in an era of individualised therapy</w:t>
      </w:r>
      <w:r w:rsidR="0046633D">
        <w:t>.  Some of the many trials currently ongoing may help to shed light on this</w:t>
      </w:r>
      <w:r w:rsidR="004D2E16">
        <w:t>. Undoubtedly,</w:t>
      </w:r>
      <w:r w:rsidR="0046633D">
        <w:t xml:space="preserve"> </w:t>
      </w:r>
      <w:r w:rsidR="004D2E16">
        <w:t>a</w:t>
      </w:r>
      <w:r w:rsidR="0046633D">
        <w:t xml:space="preserve"> multidisciplinary and collaborative approach to the treatment of patients with oesophageal cancer will continue to be the keystone of care</w:t>
      </w:r>
      <w:r w:rsidR="00A00281">
        <w:t>.</w:t>
      </w:r>
      <w:r w:rsidR="005072E2">
        <w:t xml:space="preserve"> </w:t>
      </w:r>
      <w:r w:rsidR="00A00281">
        <w:t xml:space="preserve">Surgeons have </w:t>
      </w:r>
      <w:r w:rsidR="00F65FAB">
        <w:t xml:space="preserve">long since </w:t>
      </w:r>
      <w:r w:rsidR="00A00281">
        <w:t xml:space="preserve">accepted the importance of combining effective local and systemic therapy </w:t>
      </w:r>
      <w:r w:rsidR="00F65FAB">
        <w:t xml:space="preserve">in order </w:t>
      </w:r>
      <w:r w:rsidR="00A00281">
        <w:t xml:space="preserve">to treat the overall disease burden </w:t>
      </w:r>
      <w:r w:rsidR="00F65FAB">
        <w:t>and</w:t>
      </w:r>
      <w:r w:rsidR="00A00281">
        <w:t xml:space="preserve"> improve outcomes in these patients</w:t>
      </w:r>
      <w:r w:rsidR="00307989">
        <w:t xml:space="preserve">, but without adding unacceptable </w:t>
      </w:r>
      <w:r w:rsidR="006D4464">
        <w:t>post-</w:t>
      </w:r>
      <w:r w:rsidR="00307989">
        <w:t xml:space="preserve">operative risks.  The surgeon’s role at the core of the oesophageal cancer MDT is accordingly increased rather than diminished in the modern era.  </w:t>
      </w:r>
    </w:p>
    <w:p w14:paraId="705D3829" w14:textId="77777777" w:rsidR="00797CBB" w:rsidRDefault="00797CBB" w:rsidP="00AA5A60">
      <w:pPr>
        <w:spacing w:line="360" w:lineRule="auto"/>
      </w:pPr>
    </w:p>
    <w:p w14:paraId="43406E09" w14:textId="4A600E27" w:rsidR="00EC01E1" w:rsidRDefault="00034B50" w:rsidP="00AA5A60">
      <w:pPr>
        <w:spacing w:line="360" w:lineRule="auto"/>
        <w:rPr>
          <w:b/>
          <w:bCs/>
          <w:sz w:val="28"/>
          <w:szCs w:val="28"/>
        </w:rPr>
      </w:pPr>
      <w:r w:rsidRPr="00034B50">
        <w:rPr>
          <w:b/>
          <w:bCs/>
          <w:sz w:val="28"/>
          <w:szCs w:val="28"/>
        </w:rPr>
        <w:t>Key points</w:t>
      </w:r>
    </w:p>
    <w:p w14:paraId="620BBD71" w14:textId="03A7D0DB" w:rsidR="00034B50" w:rsidRDefault="00DD15BC" w:rsidP="00034B50">
      <w:pPr>
        <w:pStyle w:val="ListParagraph"/>
        <w:numPr>
          <w:ilvl w:val="0"/>
          <w:numId w:val="7"/>
        </w:numPr>
        <w:spacing w:line="360" w:lineRule="auto"/>
      </w:pPr>
      <w:r>
        <w:t>The benefit of neoadjuvant chemotherapy versus chemoradiotherapy in adenocarcinoma is the subject of several ongoing randomised trials</w:t>
      </w:r>
    </w:p>
    <w:p w14:paraId="58042691" w14:textId="10D9FFCA" w:rsidR="00DD15BC" w:rsidRDefault="00DD15BC" w:rsidP="00034B50">
      <w:pPr>
        <w:pStyle w:val="ListParagraph"/>
        <w:numPr>
          <w:ilvl w:val="0"/>
          <w:numId w:val="7"/>
        </w:numPr>
        <w:spacing w:line="360" w:lineRule="auto"/>
      </w:pPr>
      <w:r>
        <w:t>Large database analyses suggest that SCC may be best treated with neoadjuvant chemoradiation (nCRT) and surgery, rather than definitive chemoradiation (dCRT)</w:t>
      </w:r>
    </w:p>
    <w:p w14:paraId="408CC538" w14:textId="62C50DB3" w:rsidR="00DD15BC" w:rsidRDefault="00DD15BC" w:rsidP="00034B50">
      <w:pPr>
        <w:pStyle w:val="ListParagraph"/>
        <w:numPr>
          <w:ilvl w:val="0"/>
          <w:numId w:val="7"/>
        </w:numPr>
        <w:spacing w:line="360" w:lineRule="auto"/>
      </w:pPr>
      <w:r>
        <w:t>Salvage surgery in patients who have higher-dose dCRT with recurrent or persistent disease are at potentially greater risk of complications compared to nCRT</w:t>
      </w:r>
    </w:p>
    <w:p w14:paraId="3CAB81E4" w14:textId="6FD76AC9" w:rsidR="00DD15BC" w:rsidRPr="00034B50" w:rsidRDefault="00DD15BC" w:rsidP="00034B50">
      <w:pPr>
        <w:pStyle w:val="ListParagraph"/>
        <w:numPr>
          <w:ilvl w:val="0"/>
          <w:numId w:val="7"/>
        </w:numPr>
        <w:spacing w:line="360" w:lineRule="auto"/>
      </w:pPr>
      <w:r>
        <w:t>The majority of patients fail to respond to chemotherapeutic treatments, potentially suffering harm without survival benefit.  Work towards better identifying responders, and tailoring therapy to individual patients and tumours, is ongoing.</w:t>
      </w:r>
    </w:p>
    <w:p w14:paraId="3CC80B4A" w14:textId="3628850D" w:rsidR="00034B50" w:rsidRDefault="00034B50" w:rsidP="00AA5A60">
      <w:pPr>
        <w:spacing w:line="360" w:lineRule="auto"/>
      </w:pPr>
    </w:p>
    <w:p w14:paraId="4B850A14" w14:textId="77777777" w:rsidR="00DD15BC" w:rsidRDefault="00DD15BC" w:rsidP="00AA5A60">
      <w:pPr>
        <w:spacing w:line="360" w:lineRule="auto"/>
      </w:pPr>
    </w:p>
    <w:p w14:paraId="19CA33E7" w14:textId="77777777" w:rsidR="00EC01E1" w:rsidRPr="003521C0" w:rsidRDefault="00EC01E1" w:rsidP="00AA5A60">
      <w:pPr>
        <w:spacing w:line="360" w:lineRule="auto"/>
        <w:rPr>
          <w:b/>
          <w:sz w:val="28"/>
        </w:rPr>
      </w:pPr>
      <w:r w:rsidRPr="003521C0">
        <w:rPr>
          <w:b/>
          <w:sz w:val="28"/>
        </w:rPr>
        <w:t>References</w:t>
      </w:r>
    </w:p>
    <w:p w14:paraId="7D35D638" w14:textId="77777777" w:rsidR="00C91186" w:rsidRPr="00C91186" w:rsidRDefault="00C91186" w:rsidP="00AA5A60">
      <w:pPr>
        <w:spacing w:line="360" w:lineRule="auto"/>
      </w:pPr>
    </w:p>
    <w:p w14:paraId="63711A4F" w14:textId="77777777" w:rsidR="00E44B30" w:rsidRPr="00E44B30" w:rsidRDefault="00AA5A60" w:rsidP="00E44B30">
      <w:pPr>
        <w:pStyle w:val="EndNoteBibliography"/>
        <w:spacing w:after="0"/>
        <w:ind w:left="720" w:hanging="720"/>
      </w:pPr>
      <w:r>
        <w:fldChar w:fldCharType="begin"/>
      </w:r>
      <w:r w:rsidRPr="00BB7646">
        <w:rPr>
          <w:lang w:val="en-GB"/>
        </w:rPr>
        <w:instrText xml:space="preserve"> ADDIN EN.REFLIST </w:instrText>
      </w:r>
      <w:r>
        <w:fldChar w:fldCharType="separate"/>
      </w:r>
      <w:r w:rsidR="00E44B30" w:rsidRPr="00E44B30">
        <w:t>1.</w:t>
      </w:r>
      <w:r w:rsidR="00E44B30" w:rsidRPr="00E44B30">
        <w:tab/>
        <w:t xml:space="preserve">Shapiro J, van Lanschot JJB, Hulshof M, et al. Neoadjuvant chemoradiotherapy plus surgery versus surgery alone for oesophageal or junctional cancer (CROSS): long-term results of a randomised controlled trial. </w:t>
      </w:r>
      <w:r w:rsidR="00E44B30" w:rsidRPr="00E44B30">
        <w:rPr>
          <w:i/>
        </w:rPr>
        <w:t>Lancet Oncol</w:t>
      </w:r>
      <w:r w:rsidR="00E44B30" w:rsidRPr="00E44B30">
        <w:t xml:space="preserve"> 2015; 16(9):1090-1098.</w:t>
      </w:r>
    </w:p>
    <w:p w14:paraId="3998A6C4" w14:textId="77777777" w:rsidR="00E44B30" w:rsidRPr="00E44B30" w:rsidRDefault="00E44B30" w:rsidP="00E44B30">
      <w:pPr>
        <w:pStyle w:val="EndNoteBibliography"/>
        <w:spacing w:after="0"/>
        <w:ind w:left="720" w:hanging="720"/>
      </w:pPr>
      <w:r w:rsidRPr="00E44B30">
        <w:t>2.</w:t>
      </w:r>
      <w:r w:rsidRPr="00E44B30">
        <w:tab/>
        <w:t xml:space="preserve">Cunningham D, Allum WH, Stenning SP, et al. Perioperative chemotherapy versus surgery alone for resectable gastroesophageal cancer. </w:t>
      </w:r>
      <w:r w:rsidRPr="00E44B30">
        <w:rPr>
          <w:i/>
        </w:rPr>
        <w:t>N Engl J Med</w:t>
      </w:r>
      <w:r w:rsidRPr="00E44B30">
        <w:t xml:space="preserve"> 2006; 355(1):11-20.</w:t>
      </w:r>
    </w:p>
    <w:p w14:paraId="2A7F861F" w14:textId="77777777" w:rsidR="00E44B30" w:rsidRPr="00FD6B63" w:rsidRDefault="00E44B30" w:rsidP="00E44B30">
      <w:pPr>
        <w:pStyle w:val="EndNoteBibliography"/>
        <w:spacing w:after="0"/>
        <w:ind w:left="720" w:hanging="720"/>
        <w:rPr>
          <w:lang w:val="fr-FR"/>
        </w:rPr>
      </w:pPr>
      <w:r w:rsidRPr="00E44B30">
        <w:t>3.</w:t>
      </w:r>
      <w:r w:rsidRPr="00E44B30">
        <w:tab/>
        <w:t xml:space="preserve">Allum WH, Stenning SP, Bancewicz J, et al. Long-term results of a randomized trial of surgery with or without preoperative chemotherapy in esophageal cancer. </w:t>
      </w:r>
      <w:r w:rsidRPr="00FD6B63">
        <w:rPr>
          <w:i/>
          <w:lang w:val="fr-FR"/>
        </w:rPr>
        <w:t>J Clin Oncol</w:t>
      </w:r>
      <w:r w:rsidRPr="00FD6B63">
        <w:rPr>
          <w:lang w:val="fr-FR"/>
        </w:rPr>
        <w:t xml:space="preserve"> 2009; 27(30):5062-7.</w:t>
      </w:r>
    </w:p>
    <w:p w14:paraId="3EFB2870" w14:textId="77777777" w:rsidR="00E44B30" w:rsidRPr="00FD6B63" w:rsidRDefault="00E44B30" w:rsidP="00E44B30">
      <w:pPr>
        <w:pStyle w:val="EndNoteBibliography"/>
        <w:spacing w:after="0"/>
        <w:ind w:left="720" w:hanging="720"/>
        <w:rPr>
          <w:lang w:val="it-IT"/>
        </w:rPr>
      </w:pPr>
      <w:r w:rsidRPr="00FD6B63">
        <w:rPr>
          <w:lang w:val="fr-FR"/>
        </w:rPr>
        <w:t>4.</w:t>
      </w:r>
      <w:r w:rsidRPr="00FD6B63">
        <w:rPr>
          <w:lang w:val="fr-FR"/>
        </w:rPr>
        <w:tab/>
        <w:t xml:space="preserve">Ychou M, Boige V, Pignon JP, et al. </w:t>
      </w:r>
      <w:r w:rsidRPr="00E44B30">
        <w:t xml:space="preserve">Perioperative chemotherapy compared with surgery alone for resectable gastroesophageal adenocarcinoma: an FNCLCC and FFCD multicenter phase III trial. </w:t>
      </w:r>
      <w:r w:rsidRPr="00FD6B63">
        <w:rPr>
          <w:i/>
          <w:lang w:val="it-IT"/>
        </w:rPr>
        <w:t>J Clin Oncol</w:t>
      </w:r>
      <w:r w:rsidRPr="00FD6B63">
        <w:rPr>
          <w:lang w:val="it-IT"/>
        </w:rPr>
        <w:t xml:space="preserve"> 2011; 29(13):1715-21.</w:t>
      </w:r>
    </w:p>
    <w:p w14:paraId="2B7E6E7B" w14:textId="77777777" w:rsidR="00E44B30" w:rsidRPr="00E44B30" w:rsidRDefault="00E44B30" w:rsidP="00E44B30">
      <w:pPr>
        <w:pStyle w:val="EndNoteBibliography"/>
        <w:spacing w:after="0"/>
        <w:ind w:left="720" w:hanging="720"/>
      </w:pPr>
      <w:r w:rsidRPr="00FD6B63">
        <w:rPr>
          <w:lang w:val="it-IT"/>
        </w:rPr>
        <w:lastRenderedPageBreak/>
        <w:t>5.</w:t>
      </w:r>
      <w:r w:rsidRPr="00FD6B63">
        <w:rPr>
          <w:lang w:val="it-IT"/>
        </w:rPr>
        <w:tab/>
        <w:t xml:space="preserve">Al-Batran SE, Homann N, Pauligk C, et al.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E44B30">
        <w:rPr>
          <w:i/>
        </w:rPr>
        <w:t>Lancet</w:t>
      </w:r>
      <w:r w:rsidRPr="00E44B30">
        <w:t xml:space="preserve"> 2019; 393(10184):1948-1957.</w:t>
      </w:r>
    </w:p>
    <w:p w14:paraId="3D519216" w14:textId="77777777" w:rsidR="00E44B30" w:rsidRPr="00FD6B63" w:rsidRDefault="00E44B30" w:rsidP="00E44B30">
      <w:pPr>
        <w:pStyle w:val="EndNoteBibliography"/>
        <w:spacing w:after="0"/>
        <w:ind w:left="720" w:hanging="720"/>
        <w:rPr>
          <w:lang w:val="nl-NL"/>
        </w:rPr>
      </w:pPr>
      <w:r w:rsidRPr="00E44B30">
        <w:t>6.</w:t>
      </w:r>
      <w:r w:rsidRPr="00E44B30">
        <w:tab/>
        <w:t xml:space="preserve">Bosset JF, Gignoux M, Triboulet JP, et al. Chemoradiotherapy followed by surgery compared with surgery alone in squamous-cell cancer of the esophagus. </w:t>
      </w:r>
      <w:r w:rsidRPr="00FD6B63">
        <w:rPr>
          <w:i/>
          <w:lang w:val="nl-NL"/>
        </w:rPr>
        <w:t>N Engl J Med</w:t>
      </w:r>
      <w:r w:rsidRPr="00FD6B63">
        <w:rPr>
          <w:lang w:val="nl-NL"/>
        </w:rPr>
        <w:t xml:space="preserve"> 1997; 337(3):161-7.</w:t>
      </w:r>
    </w:p>
    <w:p w14:paraId="62613F22" w14:textId="77777777" w:rsidR="00E44B30" w:rsidRPr="00FD6B63" w:rsidRDefault="00E44B30" w:rsidP="00E44B30">
      <w:pPr>
        <w:pStyle w:val="EndNoteBibliography"/>
        <w:spacing w:after="0"/>
        <w:ind w:left="720" w:hanging="720"/>
        <w:rPr>
          <w:lang w:val="nl-NL"/>
        </w:rPr>
      </w:pPr>
      <w:r w:rsidRPr="00FD6B63">
        <w:rPr>
          <w:lang w:val="nl-NL"/>
        </w:rPr>
        <w:t>7.</w:t>
      </w:r>
      <w:r w:rsidRPr="00FD6B63">
        <w:rPr>
          <w:lang w:val="nl-NL"/>
        </w:rPr>
        <w:tab/>
        <w:t xml:space="preserve">van Hagen P, Hulshof MC, van Lanschot JJ, et al. </w:t>
      </w:r>
      <w:r w:rsidRPr="00E44B30">
        <w:t xml:space="preserve">Preoperative chemoradiotherapy for esophageal or junctional cancer. </w:t>
      </w:r>
      <w:r w:rsidRPr="00FD6B63">
        <w:rPr>
          <w:i/>
          <w:lang w:val="nl-NL"/>
        </w:rPr>
        <w:t>N Engl J Med</w:t>
      </w:r>
      <w:r w:rsidRPr="00FD6B63">
        <w:rPr>
          <w:lang w:val="nl-NL"/>
        </w:rPr>
        <w:t xml:space="preserve"> 2012; 366(22):2074-84.</w:t>
      </w:r>
    </w:p>
    <w:p w14:paraId="277C124A" w14:textId="77777777" w:rsidR="00E44B30" w:rsidRPr="00E44B30" w:rsidRDefault="00E44B30" w:rsidP="00E44B30">
      <w:pPr>
        <w:pStyle w:val="EndNoteBibliography"/>
        <w:spacing w:after="0"/>
        <w:ind w:left="720" w:hanging="720"/>
      </w:pPr>
      <w:r w:rsidRPr="00FD6B63">
        <w:rPr>
          <w:lang w:val="nl-NL"/>
        </w:rPr>
        <w:t>8.</w:t>
      </w:r>
      <w:r w:rsidRPr="00FD6B63">
        <w:rPr>
          <w:lang w:val="nl-NL"/>
        </w:rPr>
        <w:tab/>
        <w:t xml:space="preserve">van Hagen P, Wijnhoven BP, Nafteux P, et al. </w:t>
      </w:r>
      <w:r w:rsidRPr="00E44B30">
        <w:t xml:space="preserve">Recurrence pattern in patients with a pathologically complete response after neoadjuvant chemoradiotherapy and surgery for oesophageal cancer. </w:t>
      </w:r>
      <w:r w:rsidRPr="00E44B30">
        <w:rPr>
          <w:i/>
        </w:rPr>
        <w:t>Br J Surg</w:t>
      </w:r>
      <w:r w:rsidRPr="00E44B30">
        <w:t xml:space="preserve"> 2013; 100(2):267-73.</w:t>
      </w:r>
    </w:p>
    <w:p w14:paraId="10D564B5" w14:textId="77777777" w:rsidR="00E44B30" w:rsidRPr="00FD6B63" w:rsidRDefault="00E44B30" w:rsidP="00E44B30">
      <w:pPr>
        <w:pStyle w:val="EndNoteBibliography"/>
        <w:spacing w:after="0"/>
        <w:ind w:left="720" w:hanging="720"/>
        <w:rPr>
          <w:lang w:val="nl-NL"/>
        </w:rPr>
      </w:pPr>
      <w:r w:rsidRPr="00E44B30">
        <w:t>9.</w:t>
      </w:r>
      <w:r w:rsidRPr="00E44B30">
        <w:tab/>
        <w:t xml:space="preserve">Visser E, Edholm D, Smithers BM, et al. Neoadjuvant chemotherapy or chemoradiotherapy for adenocarcinoma of the esophagus. </w:t>
      </w:r>
      <w:r w:rsidRPr="00FD6B63">
        <w:rPr>
          <w:i/>
          <w:lang w:val="nl-NL"/>
        </w:rPr>
        <w:t>J Surg Oncol</w:t>
      </w:r>
      <w:r w:rsidRPr="00FD6B63">
        <w:rPr>
          <w:lang w:val="nl-NL"/>
        </w:rPr>
        <w:t xml:space="preserve"> 2018; 117(8):1687-1696.</w:t>
      </w:r>
    </w:p>
    <w:p w14:paraId="356A1A0C" w14:textId="77777777" w:rsidR="00E44B30" w:rsidRPr="00E44B30" w:rsidRDefault="00E44B30" w:rsidP="00E44B30">
      <w:pPr>
        <w:pStyle w:val="EndNoteBibliography"/>
        <w:spacing w:after="0"/>
        <w:ind w:left="720" w:hanging="720"/>
      </w:pPr>
      <w:r w:rsidRPr="00FD6B63">
        <w:rPr>
          <w:lang w:val="nl-NL"/>
        </w:rPr>
        <w:t>10.</w:t>
      </w:r>
      <w:r w:rsidRPr="00FD6B63">
        <w:rPr>
          <w:lang w:val="nl-NL"/>
        </w:rPr>
        <w:tab/>
        <w:t xml:space="preserve">Markar SR, Noordman BJ, Mackenzie H, et al. </w:t>
      </w:r>
      <w:r w:rsidRPr="00E44B30">
        <w:t xml:space="preserve">Multimodality treatment for esophageal adenocarcinoma: multi-center propensity-score matched study. </w:t>
      </w:r>
      <w:r w:rsidRPr="00E44B30">
        <w:rPr>
          <w:i/>
        </w:rPr>
        <w:t>Ann Oncol</w:t>
      </w:r>
      <w:r w:rsidRPr="00E44B30">
        <w:t xml:space="preserve"> 2017; 28(3):519-527.</w:t>
      </w:r>
    </w:p>
    <w:p w14:paraId="20494316" w14:textId="77777777" w:rsidR="00E44B30" w:rsidRPr="00E44B30" w:rsidRDefault="00E44B30" w:rsidP="00E44B30">
      <w:pPr>
        <w:pStyle w:val="EndNoteBibliography"/>
        <w:spacing w:after="0"/>
        <w:ind w:left="720" w:hanging="720"/>
      </w:pPr>
      <w:r w:rsidRPr="00E44B30">
        <w:t>11.</w:t>
      </w:r>
      <w:r w:rsidRPr="00E44B30">
        <w:tab/>
        <w:t xml:space="preserve">Pucher PH, Rahman SA, Walker RC, et al. Outcomes and survival following neoadjuvant chemotherapy versus neoadjuvant chemoradiotherapy for cancer of the esophagus: Inverse propensity score weighted analysis. </w:t>
      </w:r>
      <w:r w:rsidRPr="00E44B30">
        <w:rPr>
          <w:i/>
        </w:rPr>
        <w:t>Eur J Surg Oncol</w:t>
      </w:r>
      <w:r w:rsidRPr="00E44B30">
        <w:t xml:space="preserve"> 2020.</w:t>
      </w:r>
    </w:p>
    <w:p w14:paraId="1D68C7E9" w14:textId="77777777" w:rsidR="00E44B30" w:rsidRPr="00E44B30" w:rsidRDefault="00E44B30" w:rsidP="00E44B30">
      <w:pPr>
        <w:pStyle w:val="EndNoteBibliography"/>
        <w:spacing w:after="0"/>
        <w:ind w:left="720" w:hanging="720"/>
      </w:pPr>
      <w:r w:rsidRPr="00E44B30">
        <w:t>12.</w:t>
      </w:r>
      <w:r w:rsidRPr="00E44B30">
        <w:tab/>
        <w:t xml:space="preserve">Stahl M, Walz MK, Riera-Knorrenschild J, et al. Preoperative chemotherapy versus chemoradiotherapy in locally advanced adenocarcinomas of the oesophagogastric junction (POET): Long-term results of a controlled randomised trial. </w:t>
      </w:r>
      <w:r w:rsidRPr="00E44B30">
        <w:rPr>
          <w:i/>
        </w:rPr>
        <w:t>Eur J Cancer</w:t>
      </w:r>
      <w:r w:rsidRPr="00E44B30">
        <w:t xml:space="preserve"> 2017; 81:183-190.</w:t>
      </w:r>
    </w:p>
    <w:p w14:paraId="047D163E" w14:textId="77777777" w:rsidR="00E44B30" w:rsidRPr="00FD6B63" w:rsidRDefault="00E44B30" w:rsidP="00E44B30">
      <w:pPr>
        <w:pStyle w:val="EndNoteBibliography"/>
        <w:spacing w:after="0"/>
        <w:ind w:left="720" w:hanging="720"/>
        <w:rPr>
          <w:lang w:val="nl-NL"/>
        </w:rPr>
      </w:pPr>
      <w:r w:rsidRPr="00E44B30">
        <w:t>13.</w:t>
      </w:r>
      <w:r w:rsidRPr="00E44B30">
        <w:tab/>
        <w:t xml:space="preserve">von Dobeln GA, Klevebro F, Jacobsen AB, et al. Neoadjuvant chemotherapy versus neoadjuvant chemoradiotherapy for cancer of the esophagus or gastroesophageal junction: long-term results of a randomized clinical trial. </w:t>
      </w:r>
      <w:r w:rsidRPr="00FD6B63">
        <w:rPr>
          <w:i/>
          <w:lang w:val="nl-NL"/>
        </w:rPr>
        <w:t>Dis Esophagus</w:t>
      </w:r>
      <w:r w:rsidRPr="00FD6B63">
        <w:rPr>
          <w:lang w:val="nl-NL"/>
        </w:rPr>
        <w:t xml:space="preserve"> 2019; 32(2).</w:t>
      </w:r>
    </w:p>
    <w:p w14:paraId="00DBCA89" w14:textId="77777777" w:rsidR="00E44B30" w:rsidRPr="00FD6B63" w:rsidRDefault="00E44B30" w:rsidP="00E44B30">
      <w:pPr>
        <w:pStyle w:val="EndNoteBibliography"/>
        <w:spacing w:after="0"/>
        <w:ind w:left="720" w:hanging="720"/>
        <w:rPr>
          <w:lang w:val="fr-FR"/>
        </w:rPr>
      </w:pPr>
      <w:r w:rsidRPr="00FD6B63">
        <w:rPr>
          <w:lang w:val="nl-NL"/>
        </w:rPr>
        <w:t>14.</w:t>
      </w:r>
      <w:r w:rsidRPr="00FD6B63">
        <w:rPr>
          <w:lang w:val="nl-NL"/>
        </w:rPr>
        <w:tab/>
        <w:t xml:space="preserve">Oppedijk V, van der Gaast A, van Lanschot JJ, et al. </w:t>
      </w:r>
      <w:r w:rsidRPr="00E44B30">
        <w:t xml:space="preserve">Patterns of recurrence after surgery alone versus preoperative chemoradiotherapy and surgery in the CROSS trials. </w:t>
      </w:r>
      <w:r w:rsidRPr="00FD6B63">
        <w:rPr>
          <w:i/>
          <w:lang w:val="fr-FR"/>
        </w:rPr>
        <w:t>J Clin Oncol</w:t>
      </w:r>
      <w:r w:rsidRPr="00FD6B63">
        <w:rPr>
          <w:lang w:val="fr-FR"/>
        </w:rPr>
        <w:t xml:space="preserve"> 2014; 32(5):385-91.</w:t>
      </w:r>
    </w:p>
    <w:p w14:paraId="182F2B4F" w14:textId="77777777" w:rsidR="00E44B30" w:rsidRPr="00E44B30" w:rsidRDefault="00E44B30" w:rsidP="00E44B30">
      <w:pPr>
        <w:pStyle w:val="EndNoteBibliography"/>
        <w:spacing w:after="0"/>
        <w:ind w:left="720" w:hanging="720"/>
      </w:pPr>
      <w:r w:rsidRPr="00FD6B63">
        <w:rPr>
          <w:lang w:val="fr-FR"/>
        </w:rPr>
        <w:t>15.</w:t>
      </w:r>
      <w:r w:rsidRPr="00FD6B63">
        <w:rPr>
          <w:lang w:val="fr-FR"/>
        </w:rPr>
        <w:tab/>
        <w:t xml:space="preserve">Hoeppner J, Lordick F, Brunner T, et al. </w:t>
      </w:r>
      <w:r w:rsidRPr="00E44B30">
        <w:t xml:space="preserve">ESOPEC: prospective randomized controlled multicenter phase III trial comparing perioperative chemotherapy (FLOT protocol) to neoadjuvant chemoradiation (CROSS protocol) in patients with adenocarcinoma of the esophagus (NCT02509286). </w:t>
      </w:r>
      <w:r w:rsidRPr="00E44B30">
        <w:rPr>
          <w:i/>
        </w:rPr>
        <w:t>BMC Cancer</w:t>
      </w:r>
      <w:r w:rsidRPr="00E44B30">
        <w:t xml:space="preserve"> 2016; 16:503.</w:t>
      </w:r>
    </w:p>
    <w:p w14:paraId="7EACE925" w14:textId="77777777" w:rsidR="00E44B30" w:rsidRPr="00E44B30" w:rsidRDefault="00E44B30" w:rsidP="00E44B30">
      <w:pPr>
        <w:pStyle w:val="EndNoteBibliography"/>
        <w:spacing w:after="0"/>
        <w:ind w:left="720" w:hanging="720"/>
      </w:pPr>
      <w:r w:rsidRPr="00E44B30">
        <w:t>16.</w:t>
      </w:r>
      <w:r w:rsidRPr="00E44B30">
        <w:tab/>
        <w:t xml:space="preserve">Reynolds JV, Preston SR, O'Neill B, et al. ICORG 10-14: NEOadjuvant trial in Adenocarcinoma of the oEsophagus and oesophagoGastric junction International Study (Neo-AEGIS). </w:t>
      </w:r>
      <w:r w:rsidRPr="00E44B30">
        <w:rPr>
          <w:i/>
        </w:rPr>
        <w:t>BMC Cancer</w:t>
      </w:r>
      <w:r w:rsidRPr="00E44B30">
        <w:t xml:space="preserve"> 2017; 17(1):401.</w:t>
      </w:r>
    </w:p>
    <w:p w14:paraId="51961E82" w14:textId="77777777" w:rsidR="00E44B30" w:rsidRPr="00FD6B63" w:rsidRDefault="00E44B30" w:rsidP="00E44B30">
      <w:pPr>
        <w:pStyle w:val="EndNoteBibliography"/>
        <w:spacing w:after="0"/>
        <w:ind w:left="720" w:hanging="720"/>
        <w:rPr>
          <w:lang w:val="fr-FR"/>
        </w:rPr>
      </w:pPr>
      <w:r w:rsidRPr="00E44B30">
        <w:t>17.</w:t>
      </w:r>
      <w:r w:rsidRPr="00E44B30">
        <w:tab/>
        <w:t xml:space="preserve">Noble F, Lloyd MA, Turkington R, et al. Multicentre cohort study to define and validate pathological assessment of response to neoadjuvant therapy in oesophagogastric adenocarcinoma. </w:t>
      </w:r>
      <w:r w:rsidRPr="00FD6B63">
        <w:rPr>
          <w:i/>
          <w:lang w:val="fr-FR"/>
        </w:rPr>
        <w:t>Br J Surg</w:t>
      </w:r>
      <w:r w:rsidRPr="00FD6B63">
        <w:rPr>
          <w:lang w:val="fr-FR"/>
        </w:rPr>
        <w:t xml:space="preserve"> 2017; 104(13):1816-1828.</w:t>
      </w:r>
    </w:p>
    <w:p w14:paraId="31886093" w14:textId="77777777" w:rsidR="00E44B30" w:rsidRPr="00FD6B63" w:rsidRDefault="00E44B30" w:rsidP="00E44B30">
      <w:pPr>
        <w:pStyle w:val="EndNoteBibliography"/>
        <w:spacing w:after="0"/>
        <w:ind w:left="720" w:hanging="720"/>
        <w:rPr>
          <w:lang w:val="fr-FR"/>
        </w:rPr>
      </w:pPr>
      <w:r w:rsidRPr="00FD6B63">
        <w:rPr>
          <w:lang w:val="fr-FR"/>
        </w:rPr>
        <w:t>18.</w:t>
      </w:r>
      <w:r w:rsidRPr="00FD6B63">
        <w:rPr>
          <w:lang w:val="fr-FR"/>
        </w:rPr>
        <w:tab/>
        <w:t xml:space="preserve">Ji KSY, Thomas SM, Roman SA, et al. </w:t>
      </w:r>
      <w:r w:rsidRPr="00E44B30">
        <w:t xml:space="preserve">Low- vs. High-Dose Neoadjuvant Radiation in Trimodality Treatment of Locally Advanced Esophageal Cancer. </w:t>
      </w:r>
      <w:r w:rsidRPr="00FD6B63">
        <w:rPr>
          <w:i/>
          <w:lang w:val="fr-FR"/>
        </w:rPr>
        <w:t>J Gastrointest Surg</w:t>
      </w:r>
      <w:r w:rsidRPr="00FD6B63">
        <w:rPr>
          <w:lang w:val="fr-FR"/>
        </w:rPr>
        <w:t xml:space="preserve"> 2019; 23(5):885-894.</w:t>
      </w:r>
    </w:p>
    <w:p w14:paraId="6071DF37" w14:textId="77777777" w:rsidR="00E44B30" w:rsidRPr="00E44B30" w:rsidRDefault="00E44B30" w:rsidP="00E44B30">
      <w:pPr>
        <w:pStyle w:val="EndNoteBibliography"/>
        <w:spacing w:after="0"/>
        <w:ind w:left="720" w:hanging="720"/>
      </w:pPr>
      <w:r w:rsidRPr="00FD6B63">
        <w:rPr>
          <w:lang w:val="fr-FR"/>
        </w:rPr>
        <w:t>19.</w:t>
      </w:r>
      <w:r w:rsidRPr="00FD6B63">
        <w:rPr>
          <w:lang w:val="fr-FR"/>
        </w:rPr>
        <w:tab/>
        <w:t xml:space="preserve">Davies AR, Myoteri D, Zylstra J, et al. </w:t>
      </w:r>
      <w:r w:rsidRPr="00E44B30">
        <w:t xml:space="preserve">Lymph node regression and survival following neoadjuvant chemotherapy in oesophageal adenocarcinoma. </w:t>
      </w:r>
      <w:r w:rsidRPr="00E44B30">
        <w:rPr>
          <w:i/>
        </w:rPr>
        <w:t>Br J Surg</w:t>
      </w:r>
      <w:r w:rsidRPr="00E44B30">
        <w:t xml:space="preserve"> 2018; 105(12):1639-1649.</w:t>
      </w:r>
    </w:p>
    <w:p w14:paraId="0105FE17" w14:textId="77777777" w:rsidR="00E44B30" w:rsidRPr="00FD6B63" w:rsidRDefault="00E44B30" w:rsidP="00E44B30">
      <w:pPr>
        <w:pStyle w:val="EndNoteBibliography"/>
        <w:spacing w:after="0"/>
        <w:ind w:left="720" w:hanging="720"/>
        <w:rPr>
          <w:lang w:val="fr-FR"/>
        </w:rPr>
      </w:pPr>
      <w:r w:rsidRPr="00E44B30">
        <w:t>20.</w:t>
      </w:r>
      <w:r w:rsidRPr="00E44B30">
        <w:tab/>
        <w:t xml:space="preserve">West MA, Loughney L, Lythgoe D, et al. Effect of prehabilitation on objectively measured physical fitness after neoadjuvant treatment in preoperative rectal cancer patients: a blinded interventional pilot study. </w:t>
      </w:r>
      <w:r w:rsidRPr="00FD6B63">
        <w:rPr>
          <w:i/>
          <w:lang w:val="fr-FR"/>
        </w:rPr>
        <w:t>Br J Anaesth</w:t>
      </w:r>
      <w:r w:rsidRPr="00FD6B63">
        <w:rPr>
          <w:lang w:val="fr-FR"/>
        </w:rPr>
        <w:t xml:space="preserve"> 2015; 114(2):244-51.</w:t>
      </w:r>
    </w:p>
    <w:p w14:paraId="09960018" w14:textId="77777777" w:rsidR="00E44B30" w:rsidRPr="00E44B30" w:rsidRDefault="00E44B30" w:rsidP="00E44B30">
      <w:pPr>
        <w:pStyle w:val="EndNoteBibliography"/>
        <w:spacing w:after="0"/>
        <w:ind w:left="720" w:hanging="720"/>
      </w:pPr>
      <w:r w:rsidRPr="00FD6B63">
        <w:rPr>
          <w:lang w:val="fr-FR"/>
        </w:rPr>
        <w:lastRenderedPageBreak/>
        <w:t>21.</w:t>
      </w:r>
      <w:r w:rsidRPr="00FD6B63">
        <w:rPr>
          <w:lang w:val="fr-FR"/>
        </w:rPr>
        <w:tab/>
        <w:t xml:space="preserve">Yip C, Goh V, Davies A, et al. </w:t>
      </w:r>
      <w:r w:rsidRPr="00E44B30">
        <w:t xml:space="preserve">Assessment of sarcopenia and changes in body composition after neoadjuvant chemotherapy and associations with clinical outcomes in oesophageal cancer. </w:t>
      </w:r>
      <w:r w:rsidRPr="00E44B30">
        <w:rPr>
          <w:i/>
        </w:rPr>
        <w:t>Eur Radiol</w:t>
      </w:r>
      <w:r w:rsidRPr="00E44B30">
        <w:t xml:space="preserve"> 2014; 24(5):998-1005.</w:t>
      </w:r>
    </w:p>
    <w:p w14:paraId="2191FA61" w14:textId="77777777" w:rsidR="00E44B30" w:rsidRPr="00FD6B63" w:rsidRDefault="00E44B30" w:rsidP="00E44B30">
      <w:pPr>
        <w:pStyle w:val="EndNoteBibliography"/>
        <w:spacing w:after="0"/>
        <w:ind w:left="720" w:hanging="720"/>
        <w:rPr>
          <w:lang w:val="nl-NL"/>
        </w:rPr>
      </w:pPr>
      <w:r w:rsidRPr="00E44B30">
        <w:t>22.</w:t>
      </w:r>
      <w:r w:rsidRPr="00E44B30">
        <w:tab/>
        <w:t xml:space="preserve">West MA, Loughney L, Barben CP, et al. The effects of neoadjuvant chemoradiotherapy on physical fitness and morbidity in rectal cancer surgery patients. </w:t>
      </w:r>
      <w:r w:rsidRPr="00FD6B63">
        <w:rPr>
          <w:i/>
          <w:lang w:val="nl-NL"/>
        </w:rPr>
        <w:t>Eur J Surg Oncol</w:t>
      </w:r>
      <w:r w:rsidRPr="00FD6B63">
        <w:rPr>
          <w:lang w:val="nl-NL"/>
        </w:rPr>
        <w:t xml:space="preserve"> 2014; 40(11):1421-8.</w:t>
      </w:r>
    </w:p>
    <w:p w14:paraId="5CF95F88" w14:textId="77777777" w:rsidR="00E44B30" w:rsidRPr="00E44B30" w:rsidRDefault="00E44B30" w:rsidP="00E44B30">
      <w:pPr>
        <w:pStyle w:val="EndNoteBibliography"/>
        <w:spacing w:after="0"/>
        <w:ind w:left="720" w:hanging="720"/>
      </w:pPr>
      <w:r w:rsidRPr="00FD6B63">
        <w:rPr>
          <w:lang w:val="nl-NL"/>
        </w:rPr>
        <w:t>23.</w:t>
      </w:r>
      <w:r w:rsidRPr="00FD6B63">
        <w:rPr>
          <w:lang w:val="nl-NL"/>
        </w:rPr>
        <w:tab/>
        <w:t xml:space="preserve">Toxopeus E, van der Schaaf M, van Lanschot J, et al. </w:t>
      </w:r>
      <w:r w:rsidRPr="00E44B30">
        <w:t xml:space="preserve">Outcome of Patients Treated Within and Outside a Randomized Clinical Trial on Neoadjuvant Chemoradiotherapy Plus Surgery for Esophageal Cancer: Extrapolation of a Randomized Clinical Trial (CROSS). </w:t>
      </w:r>
      <w:r w:rsidRPr="00E44B30">
        <w:rPr>
          <w:i/>
        </w:rPr>
        <w:t>Ann Surg Oncol</w:t>
      </w:r>
      <w:r w:rsidRPr="00E44B30">
        <w:t xml:space="preserve"> 2018; 25(8):2441-2448.</w:t>
      </w:r>
    </w:p>
    <w:p w14:paraId="64B05C54" w14:textId="77777777" w:rsidR="00E44B30" w:rsidRPr="00E44B30" w:rsidRDefault="00E44B30" w:rsidP="00E44B30">
      <w:pPr>
        <w:pStyle w:val="EndNoteBibliography"/>
        <w:spacing w:after="0"/>
        <w:ind w:left="720" w:hanging="720"/>
      </w:pPr>
      <w:r w:rsidRPr="00E44B30">
        <w:t>24.</w:t>
      </w:r>
      <w:r w:rsidRPr="00E44B30">
        <w:tab/>
        <w:t xml:space="preserve">Wong IYH, Lam KO, Chan W, et al. Real-world Scenario: CROSS Regimen as Preoperative Therapy for Oesophageal Squamous Cell Carcinoma. </w:t>
      </w:r>
      <w:r w:rsidRPr="00E44B30">
        <w:rPr>
          <w:i/>
        </w:rPr>
        <w:t>J Gastrointest Surg</w:t>
      </w:r>
      <w:r w:rsidRPr="00E44B30">
        <w:t xml:space="preserve"> 2020; 24(9):1937-1947.</w:t>
      </w:r>
    </w:p>
    <w:p w14:paraId="362CB154" w14:textId="77777777" w:rsidR="00E44B30" w:rsidRPr="00E44B30" w:rsidRDefault="00E44B30" w:rsidP="00E44B30">
      <w:pPr>
        <w:pStyle w:val="EndNoteBibliography"/>
        <w:spacing w:after="0"/>
        <w:ind w:left="720" w:hanging="720"/>
      </w:pPr>
      <w:r w:rsidRPr="00E44B30">
        <w:t>25.</w:t>
      </w:r>
      <w:r w:rsidRPr="00E44B30">
        <w:tab/>
        <w:t xml:space="preserve">Best LM, Mughal M, Gurusamy KS. Non-surgical versus surgical treatment for oesophageal cancer. </w:t>
      </w:r>
      <w:r w:rsidRPr="00E44B30">
        <w:rPr>
          <w:i/>
        </w:rPr>
        <w:t>Cochrane Database Syst Rev</w:t>
      </w:r>
      <w:r w:rsidRPr="00E44B30">
        <w:t xml:space="preserve"> 2016; 3:CD011498.</w:t>
      </w:r>
    </w:p>
    <w:p w14:paraId="3A603D5A" w14:textId="77777777" w:rsidR="00E44B30" w:rsidRPr="00E44B30" w:rsidRDefault="00E44B30" w:rsidP="00E44B30">
      <w:pPr>
        <w:pStyle w:val="EndNoteBibliography"/>
        <w:spacing w:after="0"/>
        <w:ind w:left="720" w:hanging="720"/>
      </w:pPr>
      <w:r w:rsidRPr="00E44B30">
        <w:t>26.</w:t>
      </w:r>
      <w:r w:rsidRPr="00E44B30">
        <w:tab/>
        <w:t xml:space="preserve">Stahl M, Stuschke M, Lehmann N, et al. Chemoradiation with and without surgery in patients with locally advanced squamous cell carcinoma of the esophagus. </w:t>
      </w:r>
      <w:r w:rsidRPr="00E44B30">
        <w:rPr>
          <w:i/>
        </w:rPr>
        <w:t>J Clin Oncol</w:t>
      </w:r>
      <w:r w:rsidRPr="00E44B30">
        <w:t xml:space="preserve"> 2005; 23(10):2310-7.</w:t>
      </w:r>
    </w:p>
    <w:p w14:paraId="3FD935EB" w14:textId="77777777" w:rsidR="00E44B30" w:rsidRPr="00E44B30" w:rsidRDefault="00E44B30" w:rsidP="00E44B30">
      <w:pPr>
        <w:pStyle w:val="EndNoteBibliography"/>
        <w:spacing w:after="0"/>
        <w:ind w:left="720" w:hanging="720"/>
      </w:pPr>
      <w:r w:rsidRPr="00E44B30">
        <w:t>27.</w:t>
      </w:r>
      <w:r w:rsidRPr="00E44B30">
        <w:tab/>
        <w:t xml:space="preserve">Bedenne L, Michel P, Bouche O, et al. Chemoradiation followed by surgery compared with chemoradiation alone in squamous cancer of the esophagus: FFCD 9102. </w:t>
      </w:r>
      <w:r w:rsidRPr="00E44B30">
        <w:rPr>
          <w:i/>
        </w:rPr>
        <w:t>J Clin Oncol</w:t>
      </w:r>
      <w:r w:rsidRPr="00E44B30">
        <w:t xml:space="preserve"> 2007; 25(10):1160-8.</w:t>
      </w:r>
    </w:p>
    <w:p w14:paraId="5B64D0DA" w14:textId="77777777" w:rsidR="00E44B30" w:rsidRPr="00E44B30" w:rsidRDefault="00E44B30" w:rsidP="00E44B30">
      <w:pPr>
        <w:pStyle w:val="EndNoteBibliography"/>
        <w:spacing w:after="0"/>
        <w:ind w:left="720" w:hanging="720"/>
      </w:pPr>
      <w:r w:rsidRPr="00E44B30">
        <w:t>28.</w:t>
      </w:r>
      <w:r w:rsidRPr="00E44B30">
        <w:tab/>
        <w:t xml:space="preserve">Kamarajah SK, Phillips AW, Hanna GB, et al. Definitive Chemoradiotherapy Compared to Neoadjuvant Chemoradiotherapy With Esophagectomy for Locoregional Esophageal Cancer: National Population-Based Cohort Study. </w:t>
      </w:r>
      <w:r w:rsidRPr="00E44B30">
        <w:rPr>
          <w:i/>
        </w:rPr>
        <w:t>Ann Surg</w:t>
      </w:r>
      <w:r w:rsidRPr="00E44B30">
        <w:t xml:space="preserve"> 2020.</w:t>
      </w:r>
    </w:p>
    <w:p w14:paraId="453BD8CB" w14:textId="77777777" w:rsidR="00E44B30" w:rsidRPr="00E44B30" w:rsidRDefault="00E44B30" w:rsidP="00E44B30">
      <w:pPr>
        <w:pStyle w:val="EndNoteBibliography"/>
        <w:spacing w:after="0"/>
        <w:ind w:left="720" w:hanging="720"/>
      </w:pPr>
      <w:r w:rsidRPr="00E44B30">
        <w:t>29.</w:t>
      </w:r>
      <w:r w:rsidRPr="00E44B30">
        <w:tab/>
        <w:t xml:space="preserve">Barbetta A, Hsu M, Tan KS, et al. Definitive chemoradiotherapy versus neoadjuvant chemoradiotherapy followed by surgery for stage II to III esophageal squamous cell carcinoma. </w:t>
      </w:r>
      <w:r w:rsidRPr="00E44B30">
        <w:rPr>
          <w:i/>
        </w:rPr>
        <w:t>J Thorac Cardiovasc Surg</w:t>
      </w:r>
      <w:r w:rsidRPr="00E44B30">
        <w:t xml:space="preserve"> 2018; 155(6):2710-2721 e3.</w:t>
      </w:r>
    </w:p>
    <w:p w14:paraId="1B0926D2" w14:textId="77777777" w:rsidR="00E44B30" w:rsidRPr="00FD6B63" w:rsidRDefault="00E44B30" w:rsidP="00E44B30">
      <w:pPr>
        <w:pStyle w:val="EndNoteBibliography"/>
        <w:spacing w:after="0"/>
        <w:ind w:left="720" w:hanging="720"/>
        <w:rPr>
          <w:lang w:val="nl-NL"/>
        </w:rPr>
      </w:pPr>
      <w:r w:rsidRPr="00E44B30">
        <w:t>30.</w:t>
      </w:r>
      <w:r w:rsidRPr="00E44B30">
        <w:tab/>
        <w:t xml:space="preserve">Wang BY, Wu SC, Chen HC, et al. Survival after neoadjuvant chemoradiotherapy and oesophagectomy versus definitive chemoradiotherapy for patients with oesophageal squamous cell carcinoma. </w:t>
      </w:r>
      <w:r w:rsidRPr="00FD6B63">
        <w:rPr>
          <w:i/>
          <w:lang w:val="nl-NL"/>
        </w:rPr>
        <w:t>Br J Surg</w:t>
      </w:r>
      <w:r w:rsidRPr="00FD6B63">
        <w:rPr>
          <w:lang w:val="nl-NL"/>
        </w:rPr>
        <w:t xml:space="preserve"> 2019; 106(3):255-262.</w:t>
      </w:r>
    </w:p>
    <w:p w14:paraId="143C0C97" w14:textId="77777777" w:rsidR="00E44B30" w:rsidRPr="00E44B30" w:rsidRDefault="00E44B30" w:rsidP="00E44B30">
      <w:pPr>
        <w:pStyle w:val="EndNoteBibliography"/>
        <w:spacing w:after="0"/>
        <w:ind w:left="720" w:hanging="720"/>
      </w:pPr>
      <w:r w:rsidRPr="00FD6B63">
        <w:rPr>
          <w:lang w:val="nl-NL"/>
        </w:rPr>
        <w:t>31.</w:t>
      </w:r>
      <w:r w:rsidRPr="00FD6B63">
        <w:rPr>
          <w:lang w:val="nl-NL"/>
        </w:rPr>
        <w:tab/>
        <w:t xml:space="preserve">Blazeby JM, Strong S, Donovan JL, et al. </w:t>
      </w:r>
      <w:r w:rsidRPr="00E44B30">
        <w:t xml:space="preserve">Feasibility RCT of definitive chemoradiotherapy or chemotherapy and surgery for oesophageal squamous cell cancer. </w:t>
      </w:r>
      <w:r w:rsidRPr="00E44B30">
        <w:rPr>
          <w:i/>
        </w:rPr>
        <w:t>Br J Cancer</w:t>
      </w:r>
      <w:r w:rsidRPr="00E44B30">
        <w:t xml:space="preserve"> 2014; 111(2):234-40.</w:t>
      </w:r>
    </w:p>
    <w:p w14:paraId="3E1087A0" w14:textId="77777777" w:rsidR="00E44B30" w:rsidRPr="00E44B30" w:rsidRDefault="00E44B30" w:rsidP="00E44B30">
      <w:pPr>
        <w:pStyle w:val="EndNoteBibliography"/>
        <w:spacing w:after="0"/>
        <w:ind w:left="720" w:hanging="720"/>
      </w:pPr>
      <w:r w:rsidRPr="00E44B30">
        <w:t>32.</w:t>
      </w:r>
      <w:r w:rsidRPr="00E44B30">
        <w:tab/>
        <w:t xml:space="preserve">Ising MS, Marino K, Trivedi JR, et al. Influence of Neoadjuvant Radiation Dose on Patients Undergoing Esophagectomy and Survival in Locally Advanced Esophageal Cancer. </w:t>
      </w:r>
      <w:r w:rsidRPr="00E44B30">
        <w:rPr>
          <w:i/>
        </w:rPr>
        <w:t>J Gastrointest Surg</w:t>
      </w:r>
      <w:r w:rsidRPr="00E44B30">
        <w:t xml:space="preserve"> 2019; 23(4):670-678.</w:t>
      </w:r>
    </w:p>
    <w:p w14:paraId="2DD985D5" w14:textId="77777777" w:rsidR="00E44B30" w:rsidRPr="00E44B30" w:rsidRDefault="00E44B30" w:rsidP="00E44B30">
      <w:pPr>
        <w:pStyle w:val="EndNoteBibliography"/>
        <w:spacing w:after="0"/>
        <w:ind w:left="720" w:hanging="720"/>
      </w:pPr>
      <w:r w:rsidRPr="00E44B30">
        <w:t>33.</w:t>
      </w:r>
      <w:r w:rsidRPr="00E44B30">
        <w:tab/>
        <w:t xml:space="preserve">Hulshof MCCM, Geijsen D, Rozema T, et al. A randomized controlled phase III multicenter study on dose escalation in definitive chemoradiation for patients with locally advanced esophageal cancer: ARTDECO study. </w:t>
      </w:r>
      <w:r w:rsidRPr="00E44B30">
        <w:rPr>
          <w:i/>
        </w:rPr>
        <w:t>Journal of Clinical Oncology</w:t>
      </w:r>
      <w:r w:rsidRPr="00E44B30">
        <w:t xml:space="preserve"> 2020; 38(4_suppl):281-281.</w:t>
      </w:r>
    </w:p>
    <w:p w14:paraId="243A8FF1" w14:textId="77777777" w:rsidR="00E44B30" w:rsidRPr="00E44B30" w:rsidRDefault="00E44B30" w:rsidP="00E44B30">
      <w:pPr>
        <w:pStyle w:val="EndNoteBibliography"/>
        <w:spacing w:after="0"/>
        <w:ind w:left="720" w:hanging="720"/>
      </w:pPr>
      <w:r w:rsidRPr="00E44B30">
        <w:t>34.</w:t>
      </w:r>
      <w:r w:rsidRPr="00E44B30">
        <w:tab/>
        <w:t xml:space="preserve">Crehange G, Bertaut A, Peiffert D, et al. Exclusive chemoradiotherapy with or without dose escalation in locally advanced esophageal carcinoma: The CONCORDE study (PRODIGE 26). </w:t>
      </w:r>
      <w:r w:rsidRPr="00E44B30">
        <w:rPr>
          <w:i/>
        </w:rPr>
        <w:t>Journal of Clinical Oncology</w:t>
      </w:r>
      <w:r w:rsidRPr="00E44B30">
        <w:t xml:space="preserve"> 2017; 35(15_suppl):4037-4037.</w:t>
      </w:r>
    </w:p>
    <w:p w14:paraId="31C7C208" w14:textId="77777777" w:rsidR="00E44B30" w:rsidRPr="00E44B30" w:rsidRDefault="00E44B30" w:rsidP="00E44B30">
      <w:pPr>
        <w:pStyle w:val="EndNoteBibliography"/>
        <w:spacing w:after="0"/>
        <w:ind w:left="720" w:hanging="720"/>
      </w:pPr>
      <w:r w:rsidRPr="00E44B30">
        <w:t>35.</w:t>
      </w:r>
      <w:r w:rsidRPr="00E44B30">
        <w:tab/>
        <w:t xml:space="preserve">Swisher SG, Moughan J, Komaki RU, et al. Final Results of NRG Oncology RTOG 0246: An Organ-Preserving Selective Resection Strategy in Esophageal Cancer Patients Treated with Definitive Chemoradiation. </w:t>
      </w:r>
      <w:r w:rsidRPr="00E44B30">
        <w:rPr>
          <w:i/>
        </w:rPr>
        <w:t>J Thorac Oncol</w:t>
      </w:r>
      <w:r w:rsidRPr="00E44B30">
        <w:t xml:space="preserve"> 2017; 12(2):368-374.</w:t>
      </w:r>
    </w:p>
    <w:p w14:paraId="52624777" w14:textId="77777777" w:rsidR="00E44B30" w:rsidRPr="00E44B30" w:rsidRDefault="00E44B30" w:rsidP="00E44B30">
      <w:pPr>
        <w:pStyle w:val="EndNoteBibliography"/>
        <w:spacing w:after="0"/>
        <w:ind w:left="720" w:hanging="720"/>
      </w:pPr>
      <w:r w:rsidRPr="00E44B30">
        <w:t>36.</w:t>
      </w:r>
      <w:r w:rsidRPr="00E44B30">
        <w:tab/>
        <w:t xml:space="preserve">D'Journo XB, Michelet P, Dahan L, et al. Indications and outcome of salvage surgery for oesophageal cancer. </w:t>
      </w:r>
      <w:r w:rsidRPr="00E44B30">
        <w:rPr>
          <w:i/>
        </w:rPr>
        <w:t>Eur J Cardiothorac Surg</w:t>
      </w:r>
      <w:r w:rsidRPr="00E44B30">
        <w:t xml:space="preserve"> 2008; 33(6):1117-23.</w:t>
      </w:r>
    </w:p>
    <w:p w14:paraId="32DD7AA6" w14:textId="77777777" w:rsidR="00E44B30" w:rsidRPr="00E44B30" w:rsidRDefault="00E44B30" w:rsidP="00E44B30">
      <w:pPr>
        <w:pStyle w:val="EndNoteBibliography"/>
        <w:spacing w:after="0"/>
        <w:ind w:left="720" w:hanging="720"/>
      </w:pPr>
      <w:r w:rsidRPr="00E44B30">
        <w:t>37.</w:t>
      </w:r>
      <w:r w:rsidRPr="00E44B30">
        <w:tab/>
        <w:t xml:space="preserve">Faiz Z, Dijksterhuis WPM, Burgerhof JGM, et al. A meta-analysis on salvage surgery as a potentially curative procedure in patients with isolated local recurrent or persistent esophageal cancer after chemoradiotherapy. </w:t>
      </w:r>
      <w:r w:rsidRPr="00E44B30">
        <w:rPr>
          <w:i/>
        </w:rPr>
        <w:t>Eur J Surg Oncol</w:t>
      </w:r>
      <w:r w:rsidRPr="00E44B30">
        <w:t xml:space="preserve"> 2019; 45(6):931-940.</w:t>
      </w:r>
    </w:p>
    <w:p w14:paraId="1BDC4413" w14:textId="77777777" w:rsidR="00E44B30" w:rsidRPr="00E44B30" w:rsidRDefault="00E44B30" w:rsidP="00E44B30">
      <w:pPr>
        <w:pStyle w:val="EndNoteBibliography"/>
        <w:spacing w:after="0"/>
        <w:ind w:left="720" w:hanging="720"/>
      </w:pPr>
      <w:r w:rsidRPr="00E44B30">
        <w:lastRenderedPageBreak/>
        <w:t>38.</w:t>
      </w:r>
      <w:r w:rsidRPr="00E44B30">
        <w:tab/>
        <w:t xml:space="preserve">Markar S, Gronnier C, Duhamel A, et al. Salvage Surgery After Chemoradiotherapy in the Management of Esophageal Cancer: Is It a Viable Therapeutic Option? </w:t>
      </w:r>
      <w:r w:rsidRPr="00E44B30">
        <w:rPr>
          <w:i/>
        </w:rPr>
        <w:t>J Clin Oncol</w:t>
      </w:r>
      <w:r w:rsidRPr="00E44B30">
        <w:t xml:space="preserve"> 2015; 33(33):3866-73.</w:t>
      </w:r>
    </w:p>
    <w:p w14:paraId="5F0342DA" w14:textId="77777777" w:rsidR="00E44B30" w:rsidRPr="00FD6B63" w:rsidRDefault="00E44B30" w:rsidP="00E44B30">
      <w:pPr>
        <w:pStyle w:val="EndNoteBibliography"/>
        <w:spacing w:after="0"/>
        <w:ind w:left="720" w:hanging="720"/>
        <w:rPr>
          <w:lang w:val="fr-FR"/>
        </w:rPr>
      </w:pPr>
      <w:r w:rsidRPr="00E44B30">
        <w:t>39.</w:t>
      </w:r>
      <w:r w:rsidRPr="00E44B30">
        <w:tab/>
        <w:t xml:space="preserve">Gujjuri RR, Kamarajah SK, Markar SR. Effect of anastomotic leaks on long-term survival after oesophagectomy for oesophageal cancer: systematic review and meta-analysis. </w:t>
      </w:r>
      <w:r w:rsidRPr="00FD6B63">
        <w:rPr>
          <w:i/>
          <w:lang w:val="fr-FR"/>
        </w:rPr>
        <w:t>Dis Esophagus</w:t>
      </w:r>
      <w:r w:rsidRPr="00FD6B63">
        <w:rPr>
          <w:lang w:val="fr-FR"/>
        </w:rPr>
        <w:t xml:space="preserve"> 2020.</w:t>
      </w:r>
    </w:p>
    <w:p w14:paraId="7C6784E3" w14:textId="77777777" w:rsidR="00E44B30" w:rsidRPr="00E44B30" w:rsidRDefault="00E44B30" w:rsidP="00E44B30">
      <w:pPr>
        <w:pStyle w:val="EndNoteBibliography"/>
        <w:spacing w:after="0"/>
        <w:ind w:left="720" w:hanging="720"/>
      </w:pPr>
      <w:r w:rsidRPr="00FD6B63">
        <w:rPr>
          <w:lang w:val="fr-FR"/>
        </w:rPr>
        <w:t>40.</w:t>
      </w:r>
      <w:r w:rsidRPr="00FD6B63">
        <w:rPr>
          <w:lang w:val="fr-FR"/>
        </w:rPr>
        <w:tab/>
        <w:t xml:space="preserve">Pucher PH, Aggarwal R, Qurashi M, et al. </w:t>
      </w:r>
      <w:r w:rsidRPr="00E44B30">
        <w:t xml:space="preserve">Meta-analysis of the effect of postoperative in-hospital morbidity on long-term patient survival. </w:t>
      </w:r>
      <w:r w:rsidRPr="00E44B30">
        <w:rPr>
          <w:i/>
        </w:rPr>
        <w:t>Br J Surg</w:t>
      </w:r>
      <w:r w:rsidRPr="00E44B30">
        <w:t xml:space="preserve"> 2014; 101(12):1499-508.</w:t>
      </w:r>
    </w:p>
    <w:p w14:paraId="251E67BF" w14:textId="77777777" w:rsidR="00E44B30" w:rsidRPr="00FD6B63" w:rsidRDefault="00E44B30" w:rsidP="00E44B30">
      <w:pPr>
        <w:pStyle w:val="EndNoteBibliography"/>
        <w:spacing w:after="0"/>
        <w:ind w:left="720" w:hanging="720"/>
        <w:rPr>
          <w:lang w:val="nl-NL"/>
        </w:rPr>
      </w:pPr>
      <w:r w:rsidRPr="00E44B30">
        <w:t>41.</w:t>
      </w:r>
      <w:r w:rsidRPr="00E44B30">
        <w:tab/>
        <w:t xml:space="preserve">Ma GW, Situ DR, Ma QL, et al. Three-field vs two-field lymph node dissection for esophageal cancer: a meta-analysis. </w:t>
      </w:r>
      <w:r w:rsidRPr="00FD6B63">
        <w:rPr>
          <w:i/>
          <w:lang w:val="nl-NL"/>
        </w:rPr>
        <w:t>World J Gastroenterol</w:t>
      </w:r>
      <w:r w:rsidRPr="00FD6B63">
        <w:rPr>
          <w:lang w:val="nl-NL"/>
        </w:rPr>
        <w:t xml:space="preserve"> 2014; 20(47):18022-30.</w:t>
      </w:r>
    </w:p>
    <w:p w14:paraId="15E08022" w14:textId="77777777" w:rsidR="00E44B30" w:rsidRPr="00FD6B63" w:rsidRDefault="00E44B30" w:rsidP="00E44B30">
      <w:pPr>
        <w:pStyle w:val="EndNoteBibliography"/>
        <w:spacing w:after="0"/>
        <w:ind w:left="720" w:hanging="720"/>
        <w:rPr>
          <w:lang w:val="nl-NL"/>
        </w:rPr>
      </w:pPr>
      <w:r w:rsidRPr="00FD6B63">
        <w:rPr>
          <w:lang w:val="nl-NL"/>
        </w:rPr>
        <w:t>42.</w:t>
      </w:r>
      <w:r w:rsidRPr="00FD6B63">
        <w:rPr>
          <w:lang w:val="nl-NL"/>
        </w:rPr>
        <w:tab/>
        <w:t xml:space="preserve">Noordman BJ, Spaander MCW, Valkema R, et al. </w:t>
      </w:r>
      <w:r w:rsidRPr="00E44B30">
        <w:t xml:space="preserve">Detection of residual disease after neoadjuvant chemoradiotherapy for oesophageal cancer (preSANO): a prospective multicentre, diagnostic cohort study. </w:t>
      </w:r>
      <w:r w:rsidRPr="00FD6B63">
        <w:rPr>
          <w:i/>
          <w:lang w:val="nl-NL"/>
        </w:rPr>
        <w:t>Lancet Oncol</w:t>
      </w:r>
      <w:r w:rsidRPr="00FD6B63">
        <w:rPr>
          <w:lang w:val="nl-NL"/>
        </w:rPr>
        <w:t xml:space="preserve"> 2018; 19(7):965-974.</w:t>
      </w:r>
    </w:p>
    <w:p w14:paraId="5046F3E1" w14:textId="77777777" w:rsidR="00E44B30" w:rsidRPr="00E44B30" w:rsidRDefault="00E44B30" w:rsidP="00E44B30">
      <w:pPr>
        <w:pStyle w:val="EndNoteBibliography"/>
        <w:spacing w:after="0"/>
        <w:ind w:left="720" w:hanging="720"/>
      </w:pPr>
      <w:r w:rsidRPr="00FD6B63">
        <w:rPr>
          <w:lang w:val="nl-NL"/>
        </w:rPr>
        <w:t>43.</w:t>
      </w:r>
      <w:r w:rsidRPr="00FD6B63">
        <w:rPr>
          <w:lang w:val="nl-NL"/>
        </w:rPr>
        <w:tab/>
        <w:t xml:space="preserve">van der Wilk BJ, Noordman BJ, Neijenhuis LKA, et al. </w:t>
      </w:r>
      <w:r w:rsidRPr="00E44B30">
        <w:t xml:space="preserve">Active Surveillance Versus Immediate Surgery in Clinically Complete Responders After Neoadjuvant Chemoradiotherapy for Esophageal Cancer: A Multicenter Propensity Matched Study. </w:t>
      </w:r>
      <w:r w:rsidRPr="00E44B30">
        <w:rPr>
          <w:i/>
        </w:rPr>
        <w:t>Ann Surg</w:t>
      </w:r>
      <w:r w:rsidRPr="00E44B30">
        <w:t xml:space="preserve"> 2019.</w:t>
      </w:r>
    </w:p>
    <w:p w14:paraId="4DAF3012" w14:textId="77777777" w:rsidR="00E44B30" w:rsidRPr="00E44B30" w:rsidRDefault="00E44B30" w:rsidP="00E44B30">
      <w:pPr>
        <w:pStyle w:val="EndNoteBibliography"/>
        <w:spacing w:after="0"/>
        <w:ind w:left="720" w:hanging="720"/>
      </w:pPr>
      <w:r w:rsidRPr="00E44B30">
        <w:t>44.</w:t>
      </w:r>
      <w:r w:rsidRPr="00E44B30">
        <w:tab/>
        <w:t xml:space="preserve">Van Der Wilk B, Eyck B, Hofstetter W, et al. CHEMORADIOTHERAPY FOLLOWED BY ACTIVE SURVEILLANCE VERSUS SURGERY FOR ESOPHAGEAL CANCER: A SYSTEMATIC REVIEW AND INDIVIDUAL PATIENT DATA META-ANALYSIS. </w:t>
      </w:r>
      <w:r w:rsidRPr="00E44B30">
        <w:rPr>
          <w:i/>
        </w:rPr>
        <w:t>Dis Esophagus</w:t>
      </w:r>
      <w:r w:rsidRPr="00E44B30">
        <w:t xml:space="preserve"> 2020; 33(Supplement_1).</w:t>
      </w:r>
    </w:p>
    <w:p w14:paraId="3A47773B" w14:textId="77777777" w:rsidR="00E44B30" w:rsidRPr="00FD6B63" w:rsidRDefault="00E44B30" w:rsidP="00E44B30">
      <w:pPr>
        <w:pStyle w:val="EndNoteBibliography"/>
        <w:spacing w:after="0"/>
        <w:ind w:left="720" w:hanging="720"/>
        <w:rPr>
          <w:lang w:val="nl-NL"/>
        </w:rPr>
      </w:pPr>
      <w:r w:rsidRPr="00E44B30">
        <w:t>45.</w:t>
      </w:r>
      <w:r w:rsidRPr="00E44B30">
        <w:tab/>
        <w:t xml:space="preserve">Taketa T, Correa AM, Suzuki A, et al. Outcome of trimodality-eligible esophagogastric cancer patients who declined surgery after preoperative chemoradiation. </w:t>
      </w:r>
      <w:r w:rsidRPr="00FD6B63">
        <w:rPr>
          <w:i/>
          <w:lang w:val="nl-NL"/>
        </w:rPr>
        <w:t>Oncology</w:t>
      </w:r>
      <w:r w:rsidRPr="00FD6B63">
        <w:rPr>
          <w:lang w:val="nl-NL"/>
        </w:rPr>
        <w:t xml:space="preserve"> 2012; 83(5):300-4.</w:t>
      </w:r>
    </w:p>
    <w:p w14:paraId="74A1145B" w14:textId="77777777" w:rsidR="00E44B30" w:rsidRPr="00E44B30" w:rsidRDefault="00E44B30" w:rsidP="00E44B30">
      <w:pPr>
        <w:pStyle w:val="EndNoteBibliography"/>
        <w:spacing w:after="0"/>
        <w:ind w:left="720" w:hanging="720"/>
      </w:pPr>
      <w:r w:rsidRPr="00FD6B63">
        <w:rPr>
          <w:lang w:val="nl-NL"/>
        </w:rPr>
        <w:t>46.</w:t>
      </w:r>
      <w:r w:rsidRPr="00FD6B63">
        <w:rPr>
          <w:lang w:val="nl-NL"/>
        </w:rPr>
        <w:tab/>
        <w:t xml:space="preserve">Noordman BJ, de Bekker-Grob EW, Coene P, et al. </w:t>
      </w:r>
      <w:r w:rsidRPr="00E44B30">
        <w:t xml:space="preserve">Patients' preferences for treatment after neoadjuvant chemoradiotherapy for oesophageal cancer. </w:t>
      </w:r>
      <w:r w:rsidRPr="00E44B30">
        <w:rPr>
          <w:i/>
        </w:rPr>
        <w:t>Br J Surg</w:t>
      </w:r>
      <w:r w:rsidRPr="00E44B30">
        <w:t xml:space="preserve"> 2018; 105(12):1630-1638.</w:t>
      </w:r>
    </w:p>
    <w:p w14:paraId="6243BEE0" w14:textId="77777777" w:rsidR="00E44B30" w:rsidRPr="00E44B30" w:rsidRDefault="00E44B30" w:rsidP="00E44B30">
      <w:pPr>
        <w:pStyle w:val="EndNoteBibliography"/>
        <w:spacing w:after="0"/>
        <w:ind w:left="720" w:hanging="720"/>
      </w:pPr>
      <w:r w:rsidRPr="00E44B30">
        <w:t>47.</w:t>
      </w:r>
      <w:r w:rsidRPr="00E44B30">
        <w:tab/>
        <w:t>Clinicaltrials.gov.  Bethesda (MD): National Library of Medicine (US). Identifier NCT02551458. Comparison of Systematic Surgery Versus Surveillance and Rescue Surgery in Operable Oesophageal Cancer With a Complete Clinical Response to Radiochemotherapy (Esostrate). 2015.</w:t>
      </w:r>
    </w:p>
    <w:p w14:paraId="747F5D6A" w14:textId="77777777" w:rsidR="00E44B30" w:rsidRPr="00E44B30" w:rsidRDefault="00E44B30" w:rsidP="00E44B30">
      <w:pPr>
        <w:pStyle w:val="EndNoteBibliography"/>
        <w:spacing w:after="0"/>
        <w:ind w:left="720" w:hanging="720"/>
      </w:pPr>
      <w:r w:rsidRPr="00E44B30">
        <w:t>48.</w:t>
      </w:r>
      <w:r w:rsidRPr="00E44B30">
        <w:tab/>
        <w:t xml:space="preserve">Noordman BJ, Wijnhoven BPL, Lagarde SM, et al. Neoadjuvant chemoradiotherapy plus surgery versus active surveillance for oesophageal cancer: a stepped-wedge cluster randomised trial. </w:t>
      </w:r>
      <w:r w:rsidRPr="00E44B30">
        <w:rPr>
          <w:i/>
        </w:rPr>
        <w:t>BMC Cancer</w:t>
      </w:r>
      <w:r w:rsidRPr="00E44B30">
        <w:t xml:space="preserve"> 2018; 18(1):142.</w:t>
      </w:r>
    </w:p>
    <w:p w14:paraId="1940D62E" w14:textId="77777777" w:rsidR="00E44B30" w:rsidRPr="00E44B30" w:rsidRDefault="00E44B30" w:rsidP="00E44B30">
      <w:pPr>
        <w:pStyle w:val="EndNoteBibliography"/>
        <w:spacing w:after="0"/>
        <w:ind w:left="720" w:hanging="720"/>
      </w:pPr>
      <w:r w:rsidRPr="00E44B30">
        <w:t>49.</w:t>
      </w:r>
      <w:r w:rsidRPr="00E44B30">
        <w:tab/>
        <w:t xml:space="preserve">Wong AT, Shao M, Rineer J, et al. The Impact of Adjuvant Postoperative Radiation Therapy and Chemotherapy on Survival After Esophagectomy for Esophageal Carcinoma. </w:t>
      </w:r>
      <w:r w:rsidRPr="00E44B30">
        <w:rPr>
          <w:i/>
        </w:rPr>
        <w:t>Ann Surg</w:t>
      </w:r>
      <w:r w:rsidRPr="00E44B30">
        <w:t xml:space="preserve"> 2017; 265(6):1146-1151.</w:t>
      </w:r>
    </w:p>
    <w:p w14:paraId="287D23E8" w14:textId="77777777" w:rsidR="00E44B30" w:rsidRPr="00E44B30" w:rsidRDefault="00E44B30" w:rsidP="00E44B30">
      <w:pPr>
        <w:pStyle w:val="EndNoteBibliography"/>
        <w:spacing w:after="0"/>
        <w:ind w:left="720" w:hanging="720"/>
      </w:pPr>
      <w:r w:rsidRPr="00E44B30">
        <w:t>50.</w:t>
      </w:r>
      <w:r w:rsidRPr="00E44B30">
        <w:tab/>
        <w:t xml:space="preserve">Bott RK, Beckmann K, Zylstra J, et al. Adjuvant therapy following oesophagectomy for adenocarcinoma in patients with a positive resection margin. </w:t>
      </w:r>
      <w:r w:rsidRPr="00E44B30">
        <w:rPr>
          <w:i/>
        </w:rPr>
        <w:t>Br J Surg</w:t>
      </w:r>
      <w:r w:rsidRPr="00E44B30">
        <w:t xml:space="preserve"> 2020; 107(13):1801-1810.</w:t>
      </w:r>
    </w:p>
    <w:p w14:paraId="787D90E1" w14:textId="77777777" w:rsidR="00E44B30" w:rsidRPr="00E44B30" w:rsidRDefault="00E44B30" w:rsidP="00E44B30">
      <w:pPr>
        <w:pStyle w:val="EndNoteBibliography"/>
        <w:spacing w:after="0"/>
        <w:ind w:left="720" w:hanging="720"/>
      </w:pPr>
      <w:r w:rsidRPr="00E44B30">
        <w:t>51.</w:t>
      </w:r>
      <w:r w:rsidRPr="00E44B30">
        <w:tab/>
        <w:t xml:space="preserve">Mokdad AA, Yopp AC, Polanco PM, et al. Adjuvant Chemotherapy vs Postoperative Observation Following Preoperative Chemoradiotherapy and Resection in Gastroesophageal Cancer: A Propensity Score-Matched Analysis. </w:t>
      </w:r>
      <w:r w:rsidRPr="00E44B30">
        <w:rPr>
          <w:i/>
        </w:rPr>
        <w:t>JAMA Oncol</w:t>
      </w:r>
      <w:r w:rsidRPr="00E44B30">
        <w:t xml:space="preserve"> 2018; 4(1):31-38.</w:t>
      </w:r>
    </w:p>
    <w:p w14:paraId="4E5EBB45" w14:textId="77777777" w:rsidR="00E44B30" w:rsidRPr="00E44B30" w:rsidRDefault="00E44B30" w:rsidP="00E44B30">
      <w:pPr>
        <w:pStyle w:val="EndNoteBibliography"/>
        <w:spacing w:after="0"/>
        <w:ind w:left="720" w:hanging="720"/>
      </w:pPr>
      <w:r w:rsidRPr="00E44B30">
        <w:t>52.</w:t>
      </w:r>
      <w:r w:rsidRPr="00E44B30">
        <w:tab/>
        <w:t xml:space="preserve">Cunningham D, Stenning SP, Smyth EC, et al. Peri-operative chemotherapy with or without bevacizumab in operable oesophagogastric adenocarcinoma (UK Medical Research Council ST03): primary analysis results of a multicentre, open-label, randomised phase 2-3 trial. </w:t>
      </w:r>
      <w:r w:rsidRPr="00E44B30">
        <w:rPr>
          <w:i/>
        </w:rPr>
        <w:t>Lancet Oncol</w:t>
      </w:r>
      <w:r w:rsidRPr="00E44B30">
        <w:t xml:space="preserve"> 2017; 18(3):357-370.</w:t>
      </w:r>
    </w:p>
    <w:p w14:paraId="6255178F" w14:textId="77777777" w:rsidR="00E44B30" w:rsidRPr="00E44B30" w:rsidRDefault="00E44B30" w:rsidP="00E44B30">
      <w:pPr>
        <w:pStyle w:val="EndNoteBibliography"/>
        <w:spacing w:after="0"/>
        <w:ind w:left="720" w:hanging="720"/>
      </w:pPr>
      <w:r w:rsidRPr="00E44B30">
        <w:t>53.</w:t>
      </w:r>
      <w:r w:rsidRPr="00E44B30">
        <w:tab/>
        <w:t xml:space="preserve">Allum WH, Smyth EC, Blazeby JM, et al. Quality assurance of surgery in the randomized ST03 trial of perioperative chemotherapy in carcinoma of the stomach and gastro-oesophageal junction. </w:t>
      </w:r>
      <w:r w:rsidRPr="00E44B30">
        <w:rPr>
          <w:i/>
        </w:rPr>
        <w:t>Br J Surg</w:t>
      </w:r>
      <w:r w:rsidRPr="00E44B30">
        <w:t xml:space="preserve"> 2019; 106(9):1204-1215.</w:t>
      </w:r>
    </w:p>
    <w:p w14:paraId="402BEBF0" w14:textId="77777777" w:rsidR="00E44B30" w:rsidRPr="00E44B30" w:rsidRDefault="00E44B30" w:rsidP="00E44B30">
      <w:pPr>
        <w:pStyle w:val="EndNoteBibliography"/>
        <w:spacing w:after="0"/>
        <w:ind w:left="720" w:hanging="720"/>
      </w:pPr>
      <w:r w:rsidRPr="00E44B30">
        <w:t>54.</w:t>
      </w:r>
      <w:r w:rsidRPr="00E44B30">
        <w:tab/>
        <w:t xml:space="preserve">Jin Z, Yoon HH. The promise of PD-1 inhibitors in gastro-esophageal cancers: microsatellite instability vs. PD-L1. </w:t>
      </w:r>
      <w:r w:rsidRPr="00E44B30">
        <w:rPr>
          <w:i/>
        </w:rPr>
        <w:t>J Gastrointest Oncol</w:t>
      </w:r>
      <w:r w:rsidRPr="00E44B30">
        <w:t xml:space="preserve"> 2016; 7(5):771-788.</w:t>
      </w:r>
    </w:p>
    <w:p w14:paraId="64B55867" w14:textId="77777777" w:rsidR="00E44B30" w:rsidRPr="00E44B30" w:rsidRDefault="00E44B30" w:rsidP="00E44B30">
      <w:pPr>
        <w:pStyle w:val="EndNoteBibliography"/>
        <w:spacing w:after="0"/>
        <w:ind w:left="720" w:hanging="720"/>
      </w:pPr>
      <w:r w:rsidRPr="00E44B30">
        <w:lastRenderedPageBreak/>
        <w:t>55.</w:t>
      </w:r>
      <w:r w:rsidRPr="00E44B30">
        <w:tab/>
        <w:t xml:space="preserve">Kelly R, Ajani J, Kuzdzal J, et al. LBA9_PR Adjuvant nivolumab in resected esophageal or gastroesophageal junction cancer (EC/GEJC) following neoadjuvant chemoradiation therapy (CRT): First results of the CheckMate 577 study. </w:t>
      </w:r>
      <w:r w:rsidRPr="00E44B30">
        <w:rPr>
          <w:i/>
        </w:rPr>
        <w:t>Annals of Oncology</w:t>
      </w:r>
      <w:r w:rsidRPr="00E44B30">
        <w:t xml:space="preserve"> 2020; 31:S1193-S1194.</w:t>
      </w:r>
    </w:p>
    <w:p w14:paraId="67D4F598" w14:textId="77777777" w:rsidR="00E44B30" w:rsidRPr="00E44B30" w:rsidRDefault="00E44B30" w:rsidP="00E44B30">
      <w:pPr>
        <w:pStyle w:val="EndNoteBibliography"/>
        <w:spacing w:after="0"/>
        <w:ind w:left="720" w:hanging="720"/>
      </w:pPr>
      <w:r w:rsidRPr="00E44B30">
        <w:t>56.</w:t>
      </w:r>
      <w:r w:rsidRPr="00E44B30">
        <w:tab/>
        <w:t xml:space="preserve">Wagner AD, Grabsch HI, Mauer M, et al. EORTC-1203-GITCG - the "INNOVATION"-trial: Effect of chemotherapy alone versus chemotherapy plus trastuzumab, versus chemotherapy plus trastuzumab plus pertuzumab, in the perioperative treatment of HER2 positive, gastric and gastroesophageal junction adenocarcinoma on pathologic response rate: a randomized phase II-intergroup trial of the EORTC-Gastrointestinal Tract Cancer Group, Korean Cancer Study Group and Dutch Upper GI-Cancer group. </w:t>
      </w:r>
      <w:r w:rsidRPr="00E44B30">
        <w:rPr>
          <w:i/>
        </w:rPr>
        <w:t>BMC Cancer</w:t>
      </w:r>
      <w:r w:rsidRPr="00E44B30">
        <w:t xml:space="preserve"> 2019; 19(1):494.</w:t>
      </w:r>
    </w:p>
    <w:p w14:paraId="4C495C1E" w14:textId="77777777" w:rsidR="00E44B30" w:rsidRPr="00E44B30" w:rsidRDefault="00E44B30" w:rsidP="00E44B30">
      <w:pPr>
        <w:pStyle w:val="EndNoteBibliography"/>
        <w:spacing w:after="0"/>
        <w:ind w:left="720" w:hanging="720"/>
      </w:pPr>
      <w:r w:rsidRPr="00E44B30">
        <w:t>57.</w:t>
      </w:r>
      <w:r w:rsidRPr="00E44B30">
        <w:tab/>
        <w:t xml:space="preserve">Smyth EC, Vlachogiannis G, Hedayat S, et al. EGFR amplification and outcome in a randomised phase III trial of chemotherapy alone or chemotherapy plus panitumumab for advanced gastro-oesophageal cancers. </w:t>
      </w:r>
      <w:r w:rsidRPr="00E44B30">
        <w:rPr>
          <w:i/>
        </w:rPr>
        <w:t>Gut</w:t>
      </w:r>
      <w:r w:rsidRPr="00E44B30">
        <w:t xml:space="preserve"> 2020.</w:t>
      </w:r>
    </w:p>
    <w:p w14:paraId="17191088" w14:textId="77777777" w:rsidR="00E44B30" w:rsidRPr="00FD6B63" w:rsidRDefault="00E44B30" w:rsidP="00E44B30">
      <w:pPr>
        <w:pStyle w:val="EndNoteBibliography"/>
        <w:spacing w:after="0"/>
        <w:ind w:left="720" w:hanging="720"/>
        <w:rPr>
          <w:lang w:val="nl-NL"/>
        </w:rPr>
      </w:pPr>
      <w:r w:rsidRPr="00E44B30">
        <w:t>58.</w:t>
      </w:r>
      <w:r w:rsidRPr="00E44B30">
        <w:tab/>
        <w:t xml:space="preserve">Patel VR, Hofstetter WL, Correa AM, et al. Signet ring cells in esophageal adenocarcinoma predict poor response to preoperative chemoradiation. </w:t>
      </w:r>
      <w:r w:rsidRPr="00FD6B63">
        <w:rPr>
          <w:i/>
          <w:lang w:val="nl-NL"/>
        </w:rPr>
        <w:t>Ann Thorac Surg</w:t>
      </w:r>
      <w:r w:rsidRPr="00FD6B63">
        <w:rPr>
          <w:lang w:val="nl-NL"/>
        </w:rPr>
        <w:t xml:space="preserve"> 2014; 98(3):1064-71.</w:t>
      </w:r>
    </w:p>
    <w:p w14:paraId="3D9CFA88" w14:textId="77777777" w:rsidR="00E44B30" w:rsidRPr="00E44B30" w:rsidRDefault="00E44B30" w:rsidP="00E44B30">
      <w:pPr>
        <w:pStyle w:val="EndNoteBibliography"/>
        <w:spacing w:after="0"/>
        <w:ind w:left="720" w:hanging="720"/>
      </w:pPr>
      <w:r w:rsidRPr="00FD6B63">
        <w:rPr>
          <w:lang w:val="nl-NL"/>
        </w:rPr>
        <w:t>59.</w:t>
      </w:r>
      <w:r w:rsidRPr="00FD6B63">
        <w:rPr>
          <w:lang w:val="nl-NL"/>
        </w:rPr>
        <w:tab/>
        <w:t xml:space="preserve">van Velzen MJM, Derks S, van Grieken NCT, et al. </w:t>
      </w:r>
      <w:r w:rsidRPr="00E44B30">
        <w:t xml:space="preserve">MSI as a predictive factor for treatment outcome of gastroesophageal adenocarcinoma. </w:t>
      </w:r>
      <w:r w:rsidRPr="00E44B30">
        <w:rPr>
          <w:i/>
        </w:rPr>
        <w:t>Cancer Treat Rev</w:t>
      </w:r>
      <w:r w:rsidRPr="00E44B30">
        <w:t xml:space="preserve"> 2020; 86:102024.</w:t>
      </w:r>
    </w:p>
    <w:p w14:paraId="553AF414" w14:textId="77777777" w:rsidR="00E44B30" w:rsidRPr="00E44B30" w:rsidRDefault="00E44B30" w:rsidP="00E44B30">
      <w:pPr>
        <w:pStyle w:val="EndNoteBibliography"/>
        <w:spacing w:after="0"/>
        <w:ind w:left="720" w:hanging="720"/>
      </w:pPr>
      <w:r w:rsidRPr="00E44B30">
        <w:t>60.</w:t>
      </w:r>
      <w:r w:rsidRPr="00E44B30">
        <w:tab/>
        <w:t xml:space="preserve">Catenacci DVT, Chase L, Lomnicki S, et al. Evaluation of the Association of Perioperative UGT1A1 Genotype-Dosed gFOLFIRINOX With Margin-Negative Resection Rates and Pathologic Response Grades Among Patients With Locally Advanced Gastroesophageal Adenocarcinoma: A Phase 2 Clinical Trial. </w:t>
      </w:r>
      <w:r w:rsidRPr="00E44B30">
        <w:rPr>
          <w:i/>
        </w:rPr>
        <w:t>JAMA Netw Open</w:t>
      </w:r>
      <w:r w:rsidRPr="00E44B30">
        <w:t xml:space="preserve"> 2020; 3(2):e1921290.</w:t>
      </w:r>
    </w:p>
    <w:p w14:paraId="2B4165C7" w14:textId="77777777" w:rsidR="00E44B30" w:rsidRPr="00E44B30" w:rsidRDefault="00E44B30" w:rsidP="00E44B30">
      <w:pPr>
        <w:pStyle w:val="EndNoteBibliography"/>
        <w:spacing w:after="0"/>
        <w:ind w:left="720" w:hanging="720"/>
      </w:pPr>
      <w:r w:rsidRPr="00E44B30">
        <w:t>61.</w:t>
      </w:r>
      <w:r w:rsidRPr="00E44B30">
        <w:tab/>
        <w:t>NCRI. NCRI Upper Gastrointestinal Cancer Group: Annual report 2018-19. National Cancer Research Institute, 2019. London, UK.</w:t>
      </w:r>
    </w:p>
    <w:p w14:paraId="6773F97D" w14:textId="77777777" w:rsidR="00E44B30" w:rsidRPr="00E44B30" w:rsidRDefault="00E44B30" w:rsidP="00E44B30">
      <w:pPr>
        <w:pStyle w:val="EndNoteBibliography"/>
        <w:spacing w:after="0"/>
        <w:ind w:left="720" w:hanging="720"/>
      </w:pPr>
      <w:r w:rsidRPr="00E44B30">
        <w:t>62.</w:t>
      </w:r>
      <w:r w:rsidRPr="00E44B30">
        <w:tab/>
        <w:t xml:space="preserve">Ott K, Weber WA, Lordick F, et al. Metabolic imaging predicts response, survival, and recurrence in adenocarcinomas of the esophagogastric junction. </w:t>
      </w:r>
      <w:r w:rsidRPr="00E44B30">
        <w:rPr>
          <w:i/>
        </w:rPr>
        <w:t>J Clin Oncol</w:t>
      </w:r>
      <w:r w:rsidRPr="00E44B30">
        <w:t xml:space="preserve"> 2006; 24(29):4692-8.</w:t>
      </w:r>
    </w:p>
    <w:p w14:paraId="2AF8F502" w14:textId="77777777" w:rsidR="00E44B30" w:rsidRPr="00FD6B63" w:rsidRDefault="00E44B30" w:rsidP="00E44B30">
      <w:pPr>
        <w:pStyle w:val="EndNoteBibliography"/>
        <w:spacing w:after="0"/>
        <w:ind w:left="720" w:hanging="720"/>
        <w:rPr>
          <w:lang w:val="de-DE"/>
        </w:rPr>
      </w:pPr>
      <w:r w:rsidRPr="00E44B30">
        <w:t>63.</w:t>
      </w:r>
      <w:r w:rsidRPr="00E44B30">
        <w:tab/>
        <w:t xml:space="preserve">Lordick F, Ott K, Krause BJ, et al. PET to assess early metabolic response and to guide treatment of adenocarcinoma of the oesophagogastric junction: the MUNICON phase II trial. </w:t>
      </w:r>
      <w:r w:rsidRPr="00FD6B63">
        <w:rPr>
          <w:i/>
          <w:lang w:val="de-DE"/>
        </w:rPr>
        <w:t>Lancet Oncol</w:t>
      </w:r>
      <w:r w:rsidRPr="00FD6B63">
        <w:rPr>
          <w:lang w:val="de-DE"/>
        </w:rPr>
        <w:t xml:space="preserve"> 2007; 8(9):797-805.</w:t>
      </w:r>
    </w:p>
    <w:p w14:paraId="17D7890B" w14:textId="77777777" w:rsidR="00E44B30" w:rsidRPr="00E44B30" w:rsidRDefault="00E44B30" w:rsidP="00E44B30">
      <w:pPr>
        <w:pStyle w:val="EndNoteBibliography"/>
        <w:spacing w:after="0"/>
        <w:ind w:left="720" w:hanging="720"/>
      </w:pPr>
      <w:r w:rsidRPr="00FD6B63">
        <w:rPr>
          <w:lang w:val="de-DE"/>
        </w:rPr>
        <w:t>64.</w:t>
      </w:r>
      <w:r w:rsidRPr="00FD6B63">
        <w:rPr>
          <w:lang w:val="de-DE"/>
        </w:rPr>
        <w:tab/>
        <w:t xml:space="preserve">zum Buschenfelde CM, Herrmann K, Schuster T, et al. </w:t>
      </w:r>
      <w:r w:rsidRPr="00E44B30">
        <w:t xml:space="preserve">(18)F-FDG PET-guided salvage neoadjuvant radiochemotherapy of adenocarcinoma of the esophagogastric junction: the MUNICON II trial. </w:t>
      </w:r>
      <w:r w:rsidRPr="00E44B30">
        <w:rPr>
          <w:i/>
        </w:rPr>
        <w:t>J Nucl Med</w:t>
      </w:r>
      <w:r w:rsidRPr="00E44B30">
        <w:t xml:space="preserve"> 2011; 52(8):1189-96.</w:t>
      </w:r>
    </w:p>
    <w:p w14:paraId="1B53617A" w14:textId="77777777" w:rsidR="00E44B30" w:rsidRPr="00E44B30" w:rsidRDefault="00E44B30" w:rsidP="00E44B30">
      <w:pPr>
        <w:pStyle w:val="EndNoteBibliography"/>
        <w:spacing w:after="0"/>
        <w:ind w:left="720" w:hanging="720"/>
      </w:pPr>
      <w:r w:rsidRPr="00E44B30">
        <w:t>65.</w:t>
      </w:r>
      <w:r w:rsidRPr="00E44B30">
        <w:tab/>
        <w:t xml:space="preserve">Goodman KA, Hall N, Bekaii-Saab TS, et al. Survival outcomes from CALGB 80803 (Alliance): A randomized phase II trial of PET scan-directed combined modality therapy for esophageal cancer. </w:t>
      </w:r>
      <w:r w:rsidRPr="00E44B30">
        <w:rPr>
          <w:i/>
        </w:rPr>
        <w:t>Journal of Clinical Oncology</w:t>
      </w:r>
      <w:r w:rsidRPr="00E44B30">
        <w:t xml:space="preserve"> 2018; 36(15_suppl):4012-4012.</w:t>
      </w:r>
    </w:p>
    <w:p w14:paraId="6F4E80FA" w14:textId="77777777" w:rsidR="00E44B30" w:rsidRPr="00E44B30" w:rsidRDefault="00E44B30" w:rsidP="00E44B30">
      <w:pPr>
        <w:pStyle w:val="EndNoteBibliography"/>
        <w:spacing w:after="0"/>
        <w:ind w:left="720" w:hanging="720"/>
      </w:pPr>
      <w:r w:rsidRPr="00E44B30">
        <w:t>66.</w:t>
      </w:r>
      <w:r w:rsidRPr="00E44B30">
        <w:tab/>
        <w:t xml:space="preserve">Greally M, Chou JF, Molena D, et al. Positron-Emission Tomography Scan-Directed Chemoradiation for Esophageal Squamous Cell Carcinoma: No Benefit for a Change in Chemotherapy in Positron-Emission Tomography Nonresponders. </w:t>
      </w:r>
      <w:r w:rsidRPr="00E44B30">
        <w:rPr>
          <w:i/>
        </w:rPr>
        <w:t>J Thorac Oncol</w:t>
      </w:r>
      <w:r w:rsidRPr="00E44B30">
        <w:t xml:space="preserve"> 2019; 14(3):540-546.</w:t>
      </w:r>
    </w:p>
    <w:p w14:paraId="3F6E1902" w14:textId="77777777" w:rsidR="00E44B30" w:rsidRPr="00E44B30" w:rsidRDefault="00E44B30" w:rsidP="00E44B30">
      <w:pPr>
        <w:pStyle w:val="EndNoteBibliography"/>
        <w:spacing w:after="0"/>
        <w:ind w:left="720" w:hanging="720"/>
      </w:pPr>
      <w:r w:rsidRPr="00E44B30">
        <w:t>67.</w:t>
      </w:r>
      <w:r w:rsidRPr="00E44B30">
        <w:tab/>
        <w:t xml:space="preserve">Zhang YH, Guo LJ, Yuan XL, et al. Artificial intelligence-assisted esophageal cancer management: Now and future. </w:t>
      </w:r>
      <w:r w:rsidRPr="00E44B30">
        <w:rPr>
          <w:i/>
        </w:rPr>
        <w:t>World J Gastroenterol</w:t>
      </w:r>
      <w:r w:rsidRPr="00E44B30">
        <w:t xml:space="preserve"> 2020; 26(35):5256-5271.</w:t>
      </w:r>
    </w:p>
    <w:p w14:paraId="55A14E7E" w14:textId="77777777" w:rsidR="00E44B30" w:rsidRPr="00E44B30" w:rsidRDefault="00E44B30" w:rsidP="00E44B30">
      <w:pPr>
        <w:pStyle w:val="EndNoteBibliography"/>
        <w:spacing w:after="0"/>
        <w:ind w:left="720" w:hanging="720"/>
      </w:pPr>
      <w:r w:rsidRPr="00E44B30">
        <w:t>68.</w:t>
      </w:r>
      <w:r w:rsidRPr="00E44B30">
        <w:tab/>
        <w:t xml:space="preserve">Warnecke-Eberz U, Metzger R, Bollschweiler E, et al. TaqMan low-density arrays and analysis by artificial neuronal networks predict response to neoadjuvant chemoradiation in esophageal cancer. </w:t>
      </w:r>
      <w:r w:rsidRPr="00E44B30">
        <w:rPr>
          <w:i/>
        </w:rPr>
        <w:t>Pharmacogenomics</w:t>
      </w:r>
      <w:r w:rsidRPr="00E44B30">
        <w:t xml:space="preserve"> 2010; 11(1):55-64.</w:t>
      </w:r>
    </w:p>
    <w:p w14:paraId="30E8975A" w14:textId="77777777" w:rsidR="00E44B30" w:rsidRPr="00E44B30" w:rsidRDefault="00E44B30" w:rsidP="00E44B30">
      <w:pPr>
        <w:pStyle w:val="EndNoteBibliography"/>
        <w:spacing w:after="0"/>
        <w:ind w:left="720" w:hanging="720"/>
      </w:pPr>
      <w:r w:rsidRPr="00E44B30">
        <w:t>69.</w:t>
      </w:r>
      <w:r w:rsidRPr="00E44B30">
        <w:tab/>
        <w:t xml:space="preserve">Ypsilantis PP, Siddique M, Sohn HM, et al. Predicting Response to Neoadjuvant Chemotherapy with PET Imaging Using Convolutional Neural Networks. </w:t>
      </w:r>
      <w:r w:rsidRPr="00E44B30">
        <w:rPr>
          <w:i/>
        </w:rPr>
        <w:t>PLoS One</w:t>
      </w:r>
      <w:r w:rsidRPr="00E44B30">
        <w:t xml:space="preserve"> 2015; 10(9):e0137036.</w:t>
      </w:r>
    </w:p>
    <w:p w14:paraId="23333CD6" w14:textId="77777777" w:rsidR="00E44B30" w:rsidRPr="00E44B30" w:rsidRDefault="00E44B30" w:rsidP="00E44B30">
      <w:pPr>
        <w:pStyle w:val="EndNoteBibliography"/>
        <w:ind w:left="720" w:hanging="720"/>
      </w:pPr>
      <w:r w:rsidRPr="00E44B30">
        <w:t>70.</w:t>
      </w:r>
      <w:r w:rsidRPr="00E44B30">
        <w:tab/>
        <w:t xml:space="preserve">Zhang F, Yao S, Li Z, et al. Predicting treatment response to neoadjuvant chemoradiotherapy in local advanced rectal cancer by biopsy digital pathology image features. </w:t>
      </w:r>
      <w:r w:rsidRPr="00E44B30">
        <w:rPr>
          <w:i/>
        </w:rPr>
        <w:t>Clin Transl Med</w:t>
      </w:r>
      <w:r w:rsidRPr="00E44B30">
        <w:t xml:space="preserve"> 2020; 10(2):e110.</w:t>
      </w:r>
    </w:p>
    <w:p w14:paraId="13052FCD" w14:textId="4C37819E" w:rsidR="007D2BB5" w:rsidRDefault="00AA5A60" w:rsidP="00AA5A60">
      <w:pPr>
        <w:spacing w:line="360" w:lineRule="auto"/>
      </w:pPr>
      <w:r>
        <w:fldChar w:fldCharType="end"/>
      </w:r>
    </w:p>
    <w:p w14:paraId="08746969" w14:textId="74FCA0E8" w:rsidR="00E04EDC" w:rsidRDefault="00E04EDC">
      <w:r>
        <w:lastRenderedPageBreak/>
        <w:br w:type="page"/>
      </w:r>
    </w:p>
    <w:p w14:paraId="4C9B76EF" w14:textId="77777777" w:rsidR="00E04EDC" w:rsidRPr="00CD5ECA" w:rsidRDefault="00E04EDC" w:rsidP="00E04EDC">
      <w:pPr>
        <w:rPr>
          <w:b/>
          <w:bCs/>
        </w:rPr>
      </w:pPr>
      <w:r w:rsidRPr="00CD5ECA">
        <w:rPr>
          <w:b/>
          <w:bCs/>
        </w:rPr>
        <w:lastRenderedPageBreak/>
        <w:t>Key references</w:t>
      </w:r>
    </w:p>
    <w:p w14:paraId="032E7BB4" w14:textId="77777777" w:rsidR="00E04EDC" w:rsidRDefault="00E04EDC" w:rsidP="00E04EDC">
      <w:r w:rsidRPr="00E04EDC">
        <w:t xml:space="preserve">** Al-Batran SE, Homann N, Pauligk C, et al.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E44B30">
        <w:rPr>
          <w:i/>
        </w:rPr>
        <w:t>Lancet</w:t>
      </w:r>
      <w:r w:rsidRPr="00E44B30">
        <w:t xml:space="preserve"> 2019; 393(10184):1948-1957.</w:t>
      </w:r>
    </w:p>
    <w:p w14:paraId="294C69CE" w14:textId="77777777" w:rsidR="00E04EDC" w:rsidRDefault="00E04EDC" w:rsidP="00E04EDC">
      <w:r>
        <w:t>Major RCT demonstrating superiority of FLOT chemotherapy over ECX for adenocarcinoma.</w:t>
      </w:r>
    </w:p>
    <w:p w14:paraId="7383CD44" w14:textId="77777777" w:rsidR="00E04EDC" w:rsidRDefault="00E04EDC" w:rsidP="00E04EDC"/>
    <w:p w14:paraId="22669AD9" w14:textId="77777777" w:rsidR="00E04EDC" w:rsidRDefault="00E04EDC" w:rsidP="00E04EDC">
      <w:r>
        <w:t xml:space="preserve">** </w:t>
      </w:r>
      <w:r w:rsidRPr="00E44B30">
        <w:t xml:space="preserve">Kelly R, Ajani J, Kuzdzal J, et al. LBA9_PR Adjuvant nivolumab in resected esophageal or gastroesophageal junction cancer (EC/GEJC) following neoadjuvant chemoradiation therapy (CRT): First results of the CheckMate 577 study. </w:t>
      </w:r>
      <w:r w:rsidRPr="00E44B30">
        <w:rPr>
          <w:i/>
        </w:rPr>
        <w:t>Annals of Oncology</w:t>
      </w:r>
      <w:r w:rsidRPr="00E44B30">
        <w:t xml:space="preserve"> 2020; 31:S1193-S1194</w:t>
      </w:r>
    </w:p>
    <w:p w14:paraId="554F3519" w14:textId="77777777" w:rsidR="00E04EDC" w:rsidRDefault="00E04EDC" w:rsidP="00E04EDC">
      <w:r>
        <w:t>RCT demonstrating survival advantage with addition of adjuvant nivolumab compared to placebo in treatment of junctional and oesophageal cancer treated with neoadjuvant chemoradiation and surgery.</w:t>
      </w:r>
    </w:p>
    <w:p w14:paraId="5AB4D7BF" w14:textId="77777777" w:rsidR="00E04EDC" w:rsidRDefault="00E04EDC" w:rsidP="00E04EDC"/>
    <w:p w14:paraId="66C5A828" w14:textId="77777777" w:rsidR="00E04EDC" w:rsidRDefault="00E04EDC" w:rsidP="00E04EDC">
      <w:r>
        <w:t xml:space="preserve">* </w:t>
      </w:r>
      <w:r w:rsidRPr="00E44B30">
        <w:t xml:space="preserve">Kamarajah SK, Phillips AW, Hanna GB, et al. Definitive Chemoradiotherapy Compared to Neoadjuvant Chemoradiotherapy With Esophagectomy for Locoregional Esophageal Cancer: National Population-Based Cohort Study. </w:t>
      </w:r>
      <w:r w:rsidRPr="00E44B30">
        <w:rPr>
          <w:i/>
        </w:rPr>
        <w:t>Ann Surg</w:t>
      </w:r>
      <w:r w:rsidRPr="00E44B30">
        <w:t xml:space="preserve"> 2020.</w:t>
      </w:r>
    </w:p>
    <w:p w14:paraId="47D0E457" w14:textId="77777777" w:rsidR="00E04EDC" w:rsidRDefault="00E04EDC" w:rsidP="00E04EDC">
      <w:r w:rsidRPr="00794655">
        <w:t xml:space="preserve">US population analysis </w:t>
      </w:r>
      <w:r>
        <w:t>reporting increased survival for oesophageal SCC for neoadjuvant chemoradiation and surgery, versus</w:t>
      </w:r>
      <w:r w:rsidRPr="00794655">
        <w:t xml:space="preserve"> de</w:t>
      </w:r>
      <w:r>
        <w:t xml:space="preserve">finitive chemoradiation </w:t>
      </w:r>
    </w:p>
    <w:p w14:paraId="33D4C755" w14:textId="77777777" w:rsidR="00E04EDC" w:rsidRDefault="00E04EDC" w:rsidP="00E04EDC"/>
    <w:p w14:paraId="04EFC6AC" w14:textId="77777777" w:rsidR="00E04EDC" w:rsidRDefault="00E04EDC" w:rsidP="00E04EDC">
      <w:r>
        <w:t xml:space="preserve">* </w:t>
      </w:r>
      <w:r w:rsidRPr="00E44B30">
        <w:t xml:space="preserve">Hulshof MCCM, Geijsen D, Rozema T, et al. A randomized controlled phase III multicenter study on dose escalation in definitive chemoradiation for patients with locally advanced esophageal cancer: ARTDECO study. </w:t>
      </w:r>
      <w:r w:rsidRPr="00E44B30">
        <w:rPr>
          <w:i/>
        </w:rPr>
        <w:t>Journal of Clinical Oncology</w:t>
      </w:r>
      <w:r w:rsidRPr="00E44B30">
        <w:t xml:space="preserve"> 2020; 38(4_suppl):281-281</w:t>
      </w:r>
    </w:p>
    <w:p w14:paraId="7DA57033" w14:textId="77777777" w:rsidR="00E04EDC" w:rsidRDefault="00E04EDC" w:rsidP="00E04EDC">
      <w:r>
        <w:t>Randomised trial reporting no difference in survival outcomes for high versus low dose radiation in chemoradiotherapy treatment of SCC, currently abstract published only.</w:t>
      </w:r>
    </w:p>
    <w:p w14:paraId="1AB5D43A" w14:textId="1C491054" w:rsidR="00E04EDC" w:rsidRDefault="00E04EDC" w:rsidP="00AA5A60">
      <w:pPr>
        <w:spacing w:line="360" w:lineRule="auto"/>
      </w:pPr>
    </w:p>
    <w:p w14:paraId="3A042A67" w14:textId="4CDB7A9F" w:rsidR="00E04EDC" w:rsidRDefault="00E04EDC">
      <w:r>
        <w:br w:type="page"/>
      </w:r>
    </w:p>
    <w:p w14:paraId="6ABA614B" w14:textId="77777777" w:rsidR="00E04EDC" w:rsidRPr="00E04EDC" w:rsidRDefault="00E04EDC" w:rsidP="00E04EDC">
      <w:pPr>
        <w:shd w:val="clear" w:color="auto" w:fill="FFFFFF"/>
        <w:spacing w:after="0" w:line="240" w:lineRule="auto"/>
        <w:rPr>
          <w:rFonts w:eastAsia="Times New Roman" w:cstheme="minorHAnsi"/>
          <w:b/>
          <w:bCs/>
          <w:color w:val="000000"/>
          <w:lang w:eastAsia="en-GB"/>
        </w:rPr>
      </w:pPr>
      <w:r w:rsidRPr="00E04EDC">
        <w:rPr>
          <w:rFonts w:eastAsia="Times New Roman" w:cstheme="minorHAnsi"/>
          <w:b/>
          <w:bCs/>
          <w:color w:val="000000"/>
          <w:lang w:eastAsia="en-GB"/>
        </w:rPr>
        <w:lastRenderedPageBreak/>
        <w:t>Acknowledgements</w:t>
      </w:r>
    </w:p>
    <w:p w14:paraId="7D3A1197" w14:textId="77777777" w:rsidR="00E04EDC" w:rsidRPr="00E04EDC" w:rsidRDefault="00E04EDC" w:rsidP="00E04EDC">
      <w:pPr>
        <w:shd w:val="clear" w:color="auto" w:fill="FFFFFF"/>
        <w:spacing w:after="0" w:line="240" w:lineRule="auto"/>
        <w:rPr>
          <w:rFonts w:eastAsia="Times New Roman" w:cstheme="minorHAnsi"/>
          <w:color w:val="000000"/>
          <w:lang w:eastAsia="en-GB"/>
        </w:rPr>
      </w:pPr>
      <w:r w:rsidRPr="00E04EDC">
        <w:rPr>
          <w:rFonts w:eastAsia="Times New Roman" w:cstheme="minorHAnsi"/>
          <w:color w:val="000000"/>
          <w:lang w:eastAsia="en-GB"/>
        </w:rPr>
        <w:t>None</w:t>
      </w:r>
    </w:p>
    <w:p w14:paraId="227AD6A5" w14:textId="77777777" w:rsidR="00E04EDC" w:rsidRPr="00E04EDC" w:rsidRDefault="00E04EDC" w:rsidP="00E04EDC">
      <w:pPr>
        <w:shd w:val="clear" w:color="auto" w:fill="FFFFFF"/>
        <w:spacing w:after="0" w:line="240" w:lineRule="auto"/>
        <w:rPr>
          <w:rFonts w:eastAsia="Times New Roman" w:cstheme="minorHAnsi"/>
          <w:color w:val="000000"/>
          <w:lang w:eastAsia="en-GB"/>
        </w:rPr>
      </w:pPr>
    </w:p>
    <w:p w14:paraId="258E476D" w14:textId="77777777" w:rsidR="00E04EDC" w:rsidRPr="00E04EDC" w:rsidRDefault="00E04EDC" w:rsidP="00E04EDC">
      <w:pPr>
        <w:shd w:val="clear" w:color="auto" w:fill="FFFFFF"/>
        <w:spacing w:after="0" w:line="240" w:lineRule="auto"/>
        <w:rPr>
          <w:rFonts w:eastAsia="Times New Roman" w:cstheme="minorHAnsi"/>
          <w:b/>
          <w:bCs/>
          <w:color w:val="000000"/>
          <w:lang w:eastAsia="en-GB"/>
        </w:rPr>
      </w:pPr>
      <w:r w:rsidRPr="00E04EDC">
        <w:rPr>
          <w:rFonts w:eastAsia="Times New Roman" w:cstheme="minorHAnsi"/>
          <w:b/>
          <w:bCs/>
          <w:color w:val="000000"/>
          <w:lang w:eastAsia="en-GB"/>
        </w:rPr>
        <w:t>Financial support and sponsorship</w:t>
      </w:r>
    </w:p>
    <w:p w14:paraId="46BECFCB" w14:textId="0C464C50" w:rsidR="00E04EDC" w:rsidRPr="00E04EDC" w:rsidRDefault="00E04EDC" w:rsidP="00E04EDC">
      <w:pPr>
        <w:shd w:val="clear" w:color="auto" w:fill="FFFFFF"/>
        <w:spacing w:after="0" w:line="240" w:lineRule="auto"/>
        <w:rPr>
          <w:rFonts w:eastAsia="Times New Roman" w:cstheme="minorHAnsi"/>
          <w:color w:val="000000"/>
          <w:lang w:eastAsia="en-GB"/>
        </w:rPr>
      </w:pPr>
      <w:r w:rsidRPr="00E04EDC">
        <w:rPr>
          <w:rFonts w:eastAsia="Times New Roman" w:cstheme="minorHAnsi"/>
          <w:color w:val="000000"/>
          <w:lang w:eastAsia="en-GB"/>
        </w:rPr>
        <w:t>None</w:t>
      </w:r>
    </w:p>
    <w:p w14:paraId="7FEA62B7" w14:textId="77777777" w:rsidR="00E04EDC" w:rsidRPr="00E04EDC" w:rsidRDefault="00E04EDC" w:rsidP="00E04EDC">
      <w:pPr>
        <w:shd w:val="clear" w:color="auto" w:fill="FFFFFF"/>
        <w:spacing w:after="0" w:line="240" w:lineRule="auto"/>
        <w:rPr>
          <w:rFonts w:eastAsia="Times New Roman" w:cstheme="minorHAnsi"/>
          <w:color w:val="000000"/>
          <w:lang w:eastAsia="en-GB"/>
        </w:rPr>
      </w:pPr>
    </w:p>
    <w:p w14:paraId="1E76317C" w14:textId="202E2A5E" w:rsidR="00E04EDC" w:rsidRPr="00E04EDC" w:rsidRDefault="00E04EDC" w:rsidP="00E04EDC">
      <w:pPr>
        <w:shd w:val="clear" w:color="auto" w:fill="FFFFFF"/>
        <w:spacing w:after="0" w:line="240" w:lineRule="auto"/>
        <w:rPr>
          <w:rFonts w:eastAsia="Times New Roman" w:cstheme="minorHAnsi"/>
          <w:b/>
          <w:bCs/>
          <w:color w:val="000000"/>
          <w:lang w:eastAsia="en-GB"/>
        </w:rPr>
      </w:pPr>
      <w:r w:rsidRPr="00E04EDC">
        <w:rPr>
          <w:rFonts w:eastAsia="Times New Roman" w:cstheme="minorHAnsi"/>
          <w:b/>
          <w:bCs/>
          <w:color w:val="000000"/>
          <w:lang w:eastAsia="en-GB"/>
        </w:rPr>
        <w:t>Conflicts of interest</w:t>
      </w:r>
    </w:p>
    <w:p w14:paraId="56A8E188" w14:textId="566C62DA" w:rsidR="00E04EDC" w:rsidRPr="00E04EDC" w:rsidRDefault="00E04EDC" w:rsidP="00E04EDC">
      <w:pPr>
        <w:shd w:val="clear" w:color="auto" w:fill="FFFFFF"/>
        <w:spacing w:after="0" w:line="240" w:lineRule="auto"/>
        <w:rPr>
          <w:rFonts w:eastAsia="Times New Roman" w:cstheme="minorHAnsi"/>
          <w:color w:val="000000"/>
          <w:lang w:eastAsia="en-GB"/>
        </w:rPr>
      </w:pPr>
      <w:r w:rsidRPr="00E04EDC">
        <w:rPr>
          <w:rFonts w:eastAsia="Times New Roman" w:cstheme="minorHAnsi"/>
          <w:color w:val="000000"/>
          <w:lang w:eastAsia="en-GB"/>
        </w:rPr>
        <w:t>Dr. Underwood has received honoraria from Bristol Meyers Squibb.  Dr. Pucher receives consulting fees from Fundamental Surgery.  All others declare no conflicts of interest.</w:t>
      </w:r>
    </w:p>
    <w:p w14:paraId="1AFC115D" w14:textId="77777777" w:rsidR="00E04EDC" w:rsidRDefault="00E04EDC" w:rsidP="00AA5A60">
      <w:pPr>
        <w:spacing w:line="360" w:lineRule="auto"/>
      </w:pPr>
    </w:p>
    <w:sectPr w:rsidR="00E04ED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B7919" w14:textId="77777777" w:rsidR="005F5183" w:rsidRDefault="005F5183" w:rsidP="0092688D">
      <w:pPr>
        <w:spacing w:after="0" w:line="240" w:lineRule="auto"/>
      </w:pPr>
      <w:r>
        <w:separator/>
      </w:r>
    </w:p>
  </w:endnote>
  <w:endnote w:type="continuationSeparator" w:id="0">
    <w:p w14:paraId="5CFCA266" w14:textId="77777777" w:rsidR="005F5183" w:rsidRDefault="005F5183" w:rsidP="0092688D">
      <w:pPr>
        <w:spacing w:after="0" w:line="240" w:lineRule="auto"/>
      </w:pPr>
      <w:r>
        <w:continuationSeparator/>
      </w:r>
    </w:p>
  </w:endnote>
  <w:endnote w:type="continuationNotice" w:id="1">
    <w:p w14:paraId="08BE7F76" w14:textId="77777777" w:rsidR="005F5183" w:rsidRDefault="005F51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2284935"/>
      <w:docPartObj>
        <w:docPartGallery w:val="Page Numbers (Bottom of Page)"/>
        <w:docPartUnique/>
      </w:docPartObj>
    </w:sdtPr>
    <w:sdtEndPr>
      <w:rPr>
        <w:noProof/>
      </w:rPr>
    </w:sdtEndPr>
    <w:sdtContent>
      <w:p w14:paraId="41C20E4D" w14:textId="2D7EBCF9" w:rsidR="00CD5ECA" w:rsidRDefault="00CD5ECA">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4CAB6774" w14:textId="77777777" w:rsidR="00CD5ECA" w:rsidRDefault="00CD5E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2A271" w14:textId="77777777" w:rsidR="005F5183" w:rsidRDefault="005F5183" w:rsidP="0092688D">
      <w:pPr>
        <w:spacing w:after="0" w:line="240" w:lineRule="auto"/>
      </w:pPr>
      <w:r>
        <w:separator/>
      </w:r>
    </w:p>
  </w:footnote>
  <w:footnote w:type="continuationSeparator" w:id="0">
    <w:p w14:paraId="7599580D" w14:textId="77777777" w:rsidR="005F5183" w:rsidRDefault="005F5183" w:rsidP="0092688D">
      <w:pPr>
        <w:spacing w:after="0" w:line="240" w:lineRule="auto"/>
      </w:pPr>
      <w:r>
        <w:continuationSeparator/>
      </w:r>
    </w:p>
  </w:footnote>
  <w:footnote w:type="continuationNotice" w:id="1">
    <w:p w14:paraId="56C0C7B2" w14:textId="77777777" w:rsidR="005F5183" w:rsidRDefault="005F51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1560B6"/>
    <w:multiLevelType w:val="hybridMultilevel"/>
    <w:tmpl w:val="B9464F46"/>
    <w:lvl w:ilvl="0" w:tplc="49E428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1A6B36"/>
    <w:multiLevelType w:val="hybridMultilevel"/>
    <w:tmpl w:val="E3F6E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A61720"/>
    <w:multiLevelType w:val="hybridMultilevel"/>
    <w:tmpl w:val="E3F6E434"/>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EF1677"/>
    <w:multiLevelType w:val="hybridMultilevel"/>
    <w:tmpl w:val="E3F6E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D01C85"/>
    <w:multiLevelType w:val="hybridMultilevel"/>
    <w:tmpl w:val="E3F6E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34272A"/>
    <w:multiLevelType w:val="hybridMultilevel"/>
    <w:tmpl w:val="AB2EA9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6E0A73"/>
    <w:multiLevelType w:val="hybridMultilevel"/>
    <w:tmpl w:val="2A8EE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2x0sarswazdetz58vzaaqez5xxz0e9xxe&quot;&gt;OG surg review multimodal therapy&lt;record-ids&gt;&lt;item&gt;1&lt;/item&gt;&lt;item&gt;2&lt;/item&gt;&lt;item&gt;4&lt;/item&gt;&lt;item&gt;6&lt;/item&gt;&lt;item&gt;8&lt;/item&gt;&lt;item&gt;11&lt;/item&gt;&lt;item&gt;14&lt;/item&gt;&lt;item&gt;18&lt;/item&gt;&lt;item&gt;19&lt;/item&gt;&lt;item&gt;20&lt;/item&gt;&lt;item&gt;21&lt;/item&gt;&lt;item&gt;22&lt;/item&gt;&lt;item&gt;26&lt;/item&gt;&lt;item&gt;28&lt;/item&gt;&lt;item&gt;29&lt;/item&gt;&lt;item&gt;37&lt;/item&gt;&lt;item&gt;39&lt;/item&gt;&lt;item&gt;40&lt;/item&gt;&lt;item&gt;41&lt;/item&gt;&lt;item&gt;42&lt;/item&gt;&lt;item&gt;46&lt;/item&gt;&lt;item&gt;47&lt;/item&gt;&lt;item&gt;50&lt;/item&gt;&lt;item&gt;51&lt;/item&gt;&lt;item&gt;52&lt;/item&gt;&lt;item&gt;53&lt;/item&gt;&lt;item&gt;55&lt;/item&gt;&lt;item&gt;62&lt;/item&gt;&lt;item&gt;63&lt;/item&gt;&lt;item&gt;64&lt;/item&gt;&lt;item&gt;68&lt;/item&gt;&lt;item&gt;71&lt;/item&gt;&lt;item&gt;73&lt;/item&gt;&lt;item&gt;74&lt;/item&gt;&lt;item&gt;76&lt;/item&gt;&lt;item&gt;77&lt;/item&gt;&lt;item&gt;78&lt;/item&gt;&lt;item&gt;79&lt;/item&gt;&lt;item&gt;80&lt;/item&gt;&lt;item&gt;81&lt;/item&gt;&lt;item&gt;82&lt;/item&gt;&lt;item&gt;83&lt;/item&gt;&lt;item&gt;85&lt;/item&gt;&lt;item&gt;86&lt;/item&gt;&lt;item&gt;87&lt;/item&gt;&lt;item&gt;91&lt;/item&gt;&lt;item&gt;92&lt;/item&gt;&lt;item&gt;94&lt;/item&gt;&lt;item&gt;95&lt;/item&gt;&lt;item&gt;96&lt;/item&gt;&lt;item&gt;97&lt;/item&gt;&lt;item&gt;98&lt;/item&gt;&lt;item&gt;99&lt;/item&gt;&lt;item&gt;100&lt;/item&gt;&lt;item&gt;101&lt;/item&gt;&lt;item&gt;102&lt;/item&gt;&lt;item&gt;103&lt;/item&gt;&lt;item&gt;104&lt;/item&gt;&lt;item&gt;106&lt;/item&gt;&lt;item&gt;108&lt;/item&gt;&lt;/record-ids&gt;&lt;/item&gt;&lt;item db-id=&quot;fdx0009vlte99oetx2ivx0s1pzfze9p5ar0e&quot;&gt;NELA lap&lt;record-ids&gt;&lt;item&gt;92&lt;/item&gt;&lt;item&gt;93&lt;/item&gt;&lt;item&gt;94&lt;/item&gt;&lt;/record-ids&gt;&lt;/item&gt;&lt;/Libraries&gt;"/>
  </w:docVars>
  <w:rsids>
    <w:rsidRoot w:val="007D2BB5"/>
    <w:rsid w:val="00002FA4"/>
    <w:rsid w:val="00003938"/>
    <w:rsid w:val="0000790B"/>
    <w:rsid w:val="00014626"/>
    <w:rsid w:val="00016CCD"/>
    <w:rsid w:val="00025A6F"/>
    <w:rsid w:val="00034B50"/>
    <w:rsid w:val="00043F38"/>
    <w:rsid w:val="00050FAF"/>
    <w:rsid w:val="0005574F"/>
    <w:rsid w:val="000576D2"/>
    <w:rsid w:val="00067FFA"/>
    <w:rsid w:val="000942F6"/>
    <w:rsid w:val="000B3924"/>
    <w:rsid w:val="000B39FA"/>
    <w:rsid w:val="000D0331"/>
    <w:rsid w:val="000D3A7E"/>
    <w:rsid w:val="00106704"/>
    <w:rsid w:val="00131768"/>
    <w:rsid w:val="00147A6F"/>
    <w:rsid w:val="00165F4F"/>
    <w:rsid w:val="00181087"/>
    <w:rsid w:val="00182683"/>
    <w:rsid w:val="00182C7C"/>
    <w:rsid w:val="00186967"/>
    <w:rsid w:val="001A2756"/>
    <w:rsid w:val="001A3DD8"/>
    <w:rsid w:val="001D0668"/>
    <w:rsid w:val="001D0C0D"/>
    <w:rsid w:val="001D532E"/>
    <w:rsid w:val="001E05D5"/>
    <w:rsid w:val="001F14C4"/>
    <w:rsid w:val="00205860"/>
    <w:rsid w:val="00207075"/>
    <w:rsid w:val="00210ABE"/>
    <w:rsid w:val="00215889"/>
    <w:rsid w:val="00230459"/>
    <w:rsid w:val="0025501C"/>
    <w:rsid w:val="00265D18"/>
    <w:rsid w:val="002A360A"/>
    <w:rsid w:val="002C650F"/>
    <w:rsid w:val="002D1982"/>
    <w:rsid w:val="002F5D1A"/>
    <w:rsid w:val="00307989"/>
    <w:rsid w:val="003177B7"/>
    <w:rsid w:val="00327E2D"/>
    <w:rsid w:val="00344DE3"/>
    <w:rsid w:val="00344F59"/>
    <w:rsid w:val="003521C0"/>
    <w:rsid w:val="00352CE4"/>
    <w:rsid w:val="003554F9"/>
    <w:rsid w:val="003628FC"/>
    <w:rsid w:val="00362C3E"/>
    <w:rsid w:val="00365549"/>
    <w:rsid w:val="0037201A"/>
    <w:rsid w:val="00373A8C"/>
    <w:rsid w:val="003969E1"/>
    <w:rsid w:val="003A3773"/>
    <w:rsid w:val="003C48CF"/>
    <w:rsid w:val="003C6BAC"/>
    <w:rsid w:val="003D0A41"/>
    <w:rsid w:val="003D117C"/>
    <w:rsid w:val="003E050F"/>
    <w:rsid w:val="003F24D2"/>
    <w:rsid w:val="003F3723"/>
    <w:rsid w:val="003F42AB"/>
    <w:rsid w:val="00404983"/>
    <w:rsid w:val="0042013C"/>
    <w:rsid w:val="00424867"/>
    <w:rsid w:val="00433669"/>
    <w:rsid w:val="00434183"/>
    <w:rsid w:val="00441B7E"/>
    <w:rsid w:val="004450B9"/>
    <w:rsid w:val="004458C6"/>
    <w:rsid w:val="004550D2"/>
    <w:rsid w:val="00460F55"/>
    <w:rsid w:val="0046633D"/>
    <w:rsid w:val="00475446"/>
    <w:rsid w:val="004846E8"/>
    <w:rsid w:val="004A2C58"/>
    <w:rsid w:val="004A4590"/>
    <w:rsid w:val="004B451A"/>
    <w:rsid w:val="004C011B"/>
    <w:rsid w:val="004C0DBD"/>
    <w:rsid w:val="004C44E2"/>
    <w:rsid w:val="004C485B"/>
    <w:rsid w:val="004D2E16"/>
    <w:rsid w:val="004D4EFD"/>
    <w:rsid w:val="004D58B1"/>
    <w:rsid w:val="004D7CEC"/>
    <w:rsid w:val="004E4D14"/>
    <w:rsid w:val="004F0DC5"/>
    <w:rsid w:val="005072E2"/>
    <w:rsid w:val="00511D51"/>
    <w:rsid w:val="00514E94"/>
    <w:rsid w:val="00521828"/>
    <w:rsid w:val="00537CDC"/>
    <w:rsid w:val="00540457"/>
    <w:rsid w:val="00561F73"/>
    <w:rsid w:val="00584385"/>
    <w:rsid w:val="00584C3B"/>
    <w:rsid w:val="005B6818"/>
    <w:rsid w:val="005B69BA"/>
    <w:rsid w:val="005C5FDE"/>
    <w:rsid w:val="005D63D3"/>
    <w:rsid w:val="005E1AC1"/>
    <w:rsid w:val="005F2C18"/>
    <w:rsid w:val="005F5183"/>
    <w:rsid w:val="0060703C"/>
    <w:rsid w:val="00607575"/>
    <w:rsid w:val="00634F9F"/>
    <w:rsid w:val="00636BE0"/>
    <w:rsid w:val="00636D9E"/>
    <w:rsid w:val="00636FE0"/>
    <w:rsid w:val="00646E03"/>
    <w:rsid w:val="006527E5"/>
    <w:rsid w:val="006632A4"/>
    <w:rsid w:val="00666CAC"/>
    <w:rsid w:val="00691726"/>
    <w:rsid w:val="006B041B"/>
    <w:rsid w:val="006C62B4"/>
    <w:rsid w:val="006D1301"/>
    <w:rsid w:val="006D4464"/>
    <w:rsid w:val="006E029A"/>
    <w:rsid w:val="006E7815"/>
    <w:rsid w:val="006F2472"/>
    <w:rsid w:val="006F4807"/>
    <w:rsid w:val="007036AF"/>
    <w:rsid w:val="007053A5"/>
    <w:rsid w:val="00714172"/>
    <w:rsid w:val="0072089B"/>
    <w:rsid w:val="00736313"/>
    <w:rsid w:val="00757A0B"/>
    <w:rsid w:val="00771105"/>
    <w:rsid w:val="00772DC0"/>
    <w:rsid w:val="0077790D"/>
    <w:rsid w:val="00790346"/>
    <w:rsid w:val="00794655"/>
    <w:rsid w:val="00797CBB"/>
    <w:rsid w:val="007B348A"/>
    <w:rsid w:val="007D051F"/>
    <w:rsid w:val="007D2BB5"/>
    <w:rsid w:val="007E407C"/>
    <w:rsid w:val="007E5513"/>
    <w:rsid w:val="008008B3"/>
    <w:rsid w:val="008214BE"/>
    <w:rsid w:val="0083132F"/>
    <w:rsid w:val="00833077"/>
    <w:rsid w:val="00841AFE"/>
    <w:rsid w:val="00846530"/>
    <w:rsid w:val="00863BAA"/>
    <w:rsid w:val="008724E6"/>
    <w:rsid w:val="008A1138"/>
    <w:rsid w:val="008A43B6"/>
    <w:rsid w:val="008A69C5"/>
    <w:rsid w:val="008B4F70"/>
    <w:rsid w:val="008B6685"/>
    <w:rsid w:val="008B67BC"/>
    <w:rsid w:val="008C33F2"/>
    <w:rsid w:val="008C4352"/>
    <w:rsid w:val="008D7F2E"/>
    <w:rsid w:val="008F32BC"/>
    <w:rsid w:val="00916F8F"/>
    <w:rsid w:val="0092688D"/>
    <w:rsid w:val="009402C3"/>
    <w:rsid w:val="009848F5"/>
    <w:rsid w:val="009875D9"/>
    <w:rsid w:val="009B43E1"/>
    <w:rsid w:val="00A00281"/>
    <w:rsid w:val="00A1650E"/>
    <w:rsid w:val="00A237F1"/>
    <w:rsid w:val="00A257C6"/>
    <w:rsid w:val="00A34C67"/>
    <w:rsid w:val="00A44831"/>
    <w:rsid w:val="00A5113A"/>
    <w:rsid w:val="00A576E1"/>
    <w:rsid w:val="00A77673"/>
    <w:rsid w:val="00A8743E"/>
    <w:rsid w:val="00A9307F"/>
    <w:rsid w:val="00A936B2"/>
    <w:rsid w:val="00A97926"/>
    <w:rsid w:val="00AA5A60"/>
    <w:rsid w:val="00AB4DD9"/>
    <w:rsid w:val="00AD0D79"/>
    <w:rsid w:val="00B07208"/>
    <w:rsid w:val="00B170D2"/>
    <w:rsid w:val="00B2168C"/>
    <w:rsid w:val="00B44EE8"/>
    <w:rsid w:val="00B452B3"/>
    <w:rsid w:val="00B57BE9"/>
    <w:rsid w:val="00B66028"/>
    <w:rsid w:val="00B6660B"/>
    <w:rsid w:val="00B71FF8"/>
    <w:rsid w:val="00BA14C8"/>
    <w:rsid w:val="00BA6DF9"/>
    <w:rsid w:val="00BB7646"/>
    <w:rsid w:val="00BC0530"/>
    <w:rsid w:val="00BC4BBB"/>
    <w:rsid w:val="00BD0BB6"/>
    <w:rsid w:val="00BD3156"/>
    <w:rsid w:val="00BD7334"/>
    <w:rsid w:val="00BE0775"/>
    <w:rsid w:val="00BE0B91"/>
    <w:rsid w:val="00BE72E0"/>
    <w:rsid w:val="00BF460B"/>
    <w:rsid w:val="00BF5737"/>
    <w:rsid w:val="00BF5877"/>
    <w:rsid w:val="00C2740F"/>
    <w:rsid w:val="00C338A9"/>
    <w:rsid w:val="00C3396B"/>
    <w:rsid w:val="00C37A60"/>
    <w:rsid w:val="00C42895"/>
    <w:rsid w:val="00C439CE"/>
    <w:rsid w:val="00C5481F"/>
    <w:rsid w:val="00C733D0"/>
    <w:rsid w:val="00C74D9E"/>
    <w:rsid w:val="00C77653"/>
    <w:rsid w:val="00C81E59"/>
    <w:rsid w:val="00C91186"/>
    <w:rsid w:val="00CA6A63"/>
    <w:rsid w:val="00CB73A2"/>
    <w:rsid w:val="00CC07FA"/>
    <w:rsid w:val="00CC6481"/>
    <w:rsid w:val="00CD5ECA"/>
    <w:rsid w:val="00CD7CFA"/>
    <w:rsid w:val="00CF56AE"/>
    <w:rsid w:val="00CF7317"/>
    <w:rsid w:val="00D1395D"/>
    <w:rsid w:val="00D1468E"/>
    <w:rsid w:val="00D14F0C"/>
    <w:rsid w:val="00D17D59"/>
    <w:rsid w:val="00D2702F"/>
    <w:rsid w:val="00D27974"/>
    <w:rsid w:val="00D455A3"/>
    <w:rsid w:val="00D519B9"/>
    <w:rsid w:val="00D5611E"/>
    <w:rsid w:val="00D600D0"/>
    <w:rsid w:val="00D70FD8"/>
    <w:rsid w:val="00D84241"/>
    <w:rsid w:val="00D93482"/>
    <w:rsid w:val="00DA46C6"/>
    <w:rsid w:val="00DD15BC"/>
    <w:rsid w:val="00DD3848"/>
    <w:rsid w:val="00DD440B"/>
    <w:rsid w:val="00DD5287"/>
    <w:rsid w:val="00DE137F"/>
    <w:rsid w:val="00E04EDC"/>
    <w:rsid w:val="00E17299"/>
    <w:rsid w:val="00E412E6"/>
    <w:rsid w:val="00E44B30"/>
    <w:rsid w:val="00E638D2"/>
    <w:rsid w:val="00E70386"/>
    <w:rsid w:val="00E70F30"/>
    <w:rsid w:val="00E83EA7"/>
    <w:rsid w:val="00E86571"/>
    <w:rsid w:val="00E907EA"/>
    <w:rsid w:val="00E944A7"/>
    <w:rsid w:val="00E9528C"/>
    <w:rsid w:val="00EA61CA"/>
    <w:rsid w:val="00EA634B"/>
    <w:rsid w:val="00EB2F28"/>
    <w:rsid w:val="00EC01E1"/>
    <w:rsid w:val="00EC3637"/>
    <w:rsid w:val="00EC5782"/>
    <w:rsid w:val="00ED04BA"/>
    <w:rsid w:val="00EE2055"/>
    <w:rsid w:val="00F034DF"/>
    <w:rsid w:val="00F04421"/>
    <w:rsid w:val="00F12100"/>
    <w:rsid w:val="00F2174F"/>
    <w:rsid w:val="00F41820"/>
    <w:rsid w:val="00F41909"/>
    <w:rsid w:val="00F47150"/>
    <w:rsid w:val="00F657C1"/>
    <w:rsid w:val="00F65FAB"/>
    <w:rsid w:val="00F763A5"/>
    <w:rsid w:val="00F80B8A"/>
    <w:rsid w:val="00F82502"/>
    <w:rsid w:val="00F96708"/>
    <w:rsid w:val="00FA76D5"/>
    <w:rsid w:val="00FB7ECB"/>
    <w:rsid w:val="00FC2B86"/>
    <w:rsid w:val="00FC4F6D"/>
    <w:rsid w:val="00FD6B63"/>
    <w:rsid w:val="00FE3B01"/>
    <w:rsid w:val="00FE5A20"/>
    <w:rsid w:val="00FE674B"/>
    <w:rsid w:val="00FF06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67541C"/>
  <w15:chartTrackingRefBased/>
  <w15:docId w15:val="{471187A7-6C6C-4ED6-93A8-42AB915C9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2BB5"/>
    <w:pPr>
      <w:ind w:left="720"/>
      <w:contextualSpacing/>
    </w:pPr>
  </w:style>
  <w:style w:type="paragraph" w:customStyle="1" w:styleId="EndNoteBibliographyTitle">
    <w:name w:val="EndNote Bibliography Title"/>
    <w:basedOn w:val="Normal"/>
    <w:link w:val="EndNoteBibliographyTitleChar"/>
    <w:rsid w:val="00AA5A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5A60"/>
    <w:rPr>
      <w:rFonts w:ascii="Calibri" w:hAnsi="Calibri" w:cs="Calibri"/>
      <w:noProof/>
      <w:lang w:val="en-US"/>
    </w:rPr>
  </w:style>
  <w:style w:type="paragraph" w:customStyle="1" w:styleId="EndNoteBibliography">
    <w:name w:val="EndNote Bibliography"/>
    <w:basedOn w:val="Normal"/>
    <w:link w:val="EndNoteBibliographyChar"/>
    <w:rsid w:val="00AA5A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A5A60"/>
    <w:rPr>
      <w:rFonts w:ascii="Calibri" w:hAnsi="Calibri" w:cs="Calibri"/>
      <w:noProof/>
      <w:lang w:val="en-US"/>
    </w:rPr>
  </w:style>
  <w:style w:type="paragraph" w:styleId="BalloonText">
    <w:name w:val="Balloon Text"/>
    <w:basedOn w:val="Normal"/>
    <w:link w:val="BalloonTextChar"/>
    <w:uiPriority w:val="99"/>
    <w:semiHidden/>
    <w:unhideWhenUsed/>
    <w:rsid w:val="00FF06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6D7"/>
    <w:rPr>
      <w:rFonts w:ascii="Segoe UI" w:hAnsi="Segoe UI" w:cs="Segoe UI"/>
      <w:sz w:val="18"/>
      <w:szCs w:val="18"/>
    </w:rPr>
  </w:style>
  <w:style w:type="paragraph" w:styleId="Header">
    <w:name w:val="header"/>
    <w:basedOn w:val="Normal"/>
    <w:link w:val="HeaderChar"/>
    <w:uiPriority w:val="99"/>
    <w:unhideWhenUsed/>
    <w:rsid w:val="00926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688D"/>
  </w:style>
  <w:style w:type="paragraph" w:styleId="Footer">
    <w:name w:val="footer"/>
    <w:basedOn w:val="Normal"/>
    <w:link w:val="FooterChar"/>
    <w:uiPriority w:val="99"/>
    <w:unhideWhenUsed/>
    <w:rsid w:val="00926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688D"/>
  </w:style>
  <w:style w:type="character" w:styleId="CommentReference">
    <w:name w:val="annotation reference"/>
    <w:basedOn w:val="DefaultParagraphFont"/>
    <w:uiPriority w:val="99"/>
    <w:semiHidden/>
    <w:unhideWhenUsed/>
    <w:rsid w:val="006B041B"/>
    <w:rPr>
      <w:sz w:val="16"/>
      <w:szCs w:val="16"/>
    </w:rPr>
  </w:style>
  <w:style w:type="paragraph" w:styleId="CommentText">
    <w:name w:val="annotation text"/>
    <w:basedOn w:val="Normal"/>
    <w:link w:val="CommentTextChar"/>
    <w:uiPriority w:val="99"/>
    <w:unhideWhenUsed/>
    <w:rsid w:val="006B041B"/>
    <w:pPr>
      <w:spacing w:line="240" w:lineRule="auto"/>
    </w:pPr>
    <w:rPr>
      <w:sz w:val="20"/>
      <w:szCs w:val="20"/>
    </w:rPr>
  </w:style>
  <w:style w:type="character" w:customStyle="1" w:styleId="CommentTextChar">
    <w:name w:val="Comment Text Char"/>
    <w:basedOn w:val="DefaultParagraphFont"/>
    <w:link w:val="CommentText"/>
    <w:uiPriority w:val="99"/>
    <w:rsid w:val="006B041B"/>
    <w:rPr>
      <w:sz w:val="20"/>
      <w:szCs w:val="20"/>
    </w:rPr>
  </w:style>
  <w:style w:type="paragraph" w:styleId="CommentSubject">
    <w:name w:val="annotation subject"/>
    <w:basedOn w:val="CommentText"/>
    <w:next w:val="CommentText"/>
    <w:link w:val="CommentSubjectChar"/>
    <w:uiPriority w:val="99"/>
    <w:semiHidden/>
    <w:unhideWhenUsed/>
    <w:rsid w:val="006B041B"/>
    <w:rPr>
      <w:b/>
      <w:bCs/>
    </w:rPr>
  </w:style>
  <w:style w:type="character" w:customStyle="1" w:styleId="CommentSubjectChar">
    <w:name w:val="Comment Subject Char"/>
    <w:basedOn w:val="CommentTextChar"/>
    <w:link w:val="CommentSubject"/>
    <w:uiPriority w:val="99"/>
    <w:semiHidden/>
    <w:rsid w:val="006B041B"/>
    <w:rPr>
      <w:b/>
      <w:bCs/>
      <w:sz w:val="20"/>
      <w:szCs w:val="20"/>
    </w:rPr>
  </w:style>
  <w:style w:type="table" w:styleId="TableGrid">
    <w:name w:val="Table Grid"/>
    <w:basedOn w:val="TableNormal"/>
    <w:uiPriority w:val="39"/>
    <w:rsid w:val="00D139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10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400266">
      <w:bodyDiv w:val="1"/>
      <w:marLeft w:val="0"/>
      <w:marRight w:val="0"/>
      <w:marTop w:val="0"/>
      <w:marBottom w:val="0"/>
      <w:divBdr>
        <w:top w:val="none" w:sz="0" w:space="0" w:color="auto"/>
        <w:left w:val="none" w:sz="0" w:space="0" w:color="auto"/>
        <w:bottom w:val="none" w:sz="0" w:space="0" w:color="auto"/>
        <w:right w:val="none" w:sz="0" w:space="0" w:color="auto"/>
      </w:divBdr>
      <w:divsChild>
        <w:div w:id="777871118">
          <w:marLeft w:val="0"/>
          <w:marRight w:val="0"/>
          <w:marTop w:val="0"/>
          <w:marBottom w:val="0"/>
          <w:divBdr>
            <w:top w:val="none" w:sz="0" w:space="0" w:color="auto"/>
            <w:left w:val="none" w:sz="0" w:space="0" w:color="auto"/>
            <w:bottom w:val="none" w:sz="0" w:space="0" w:color="auto"/>
            <w:right w:val="none" w:sz="0" w:space="0" w:color="auto"/>
          </w:divBdr>
        </w:div>
        <w:div w:id="1135870804">
          <w:marLeft w:val="0"/>
          <w:marRight w:val="0"/>
          <w:marTop w:val="0"/>
          <w:marBottom w:val="0"/>
          <w:divBdr>
            <w:top w:val="none" w:sz="0" w:space="0" w:color="auto"/>
            <w:left w:val="none" w:sz="0" w:space="0" w:color="auto"/>
            <w:bottom w:val="none" w:sz="0" w:space="0" w:color="auto"/>
            <w:right w:val="none" w:sz="0" w:space="0" w:color="auto"/>
          </w:divBdr>
        </w:div>
        <w:div w:id="1224677052">
          <w:marLeft w:val="0"/>
          <w:marRight w:val="0"/>
          <w:marTop w:val="0"/>
          <w:marBottom w:val="0"/>
          <w:divBdr>
            <w:top w:val="none" w:sz="0" w:space="0" w:color="auto"/>
            <w:left w:val="none" w:sz="0" w:space="0" w:color="auto"/>
            <w:bottom w:val="none" w:sz="0" w:space="0" w:color="auto"/>
            <w:right w:val="none" w:sz="0" w:space="0" w:color="auto"/>
          </w:divBdr>
        </w:div>
      </w:divsChild>
    </w:div>
    <w:div w:id="1038356976">
      <w:bodyDiv w:val="1"/>
      <w:marLeft w:val="0"/>
      <w:marRight w:val="0"/>
      <w:marTop w:val="0"/>
      <w:marBottom w:val="0"/>
      <w:divBdr>
        <w:top w:val="none" w:sz="0" w:space="0" w:color="auto"/>
        <w:left w:val="none" w:sz="0" w:space="0" w:color="auto"/>
        <w:bottom w:val="none" w:sz="0" w:space="0" w:color="auto"/>
        <w:right w:val="none" w:sz="0" w:space="0" w:color="auto"/>
      </w:divBdr>
    </w:div>
    <w:div w:id="1688436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ACBC5-570A-462F-9748-3A41C5E25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197</Words>
  <Characters>63823</Characters>
  <Application>Microsoft Office Word</Application>
  <DocSecurity>0</DocSecurity>
  <Lines>531</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ucher@gmail.com</dc:creator>
  <cp:keywords/>
  <dc:description/>
  <cp:lastModifiedBy>Pucher, Philip H L</cp:lastModifiedBy>
  <cp:revision>8</cp:revision>
  <cp:lastPrinted>2020-12-13T13:40:00Z</cp:lastPrinted>
  <dcterms:created xsi:type="dcterms:W3CDTF">2021-01-07T07:26:00Z</dcterms:created>
  <dcterms:modified xsi:type="dcterms:W3CDTF">2021-02-18T10:46:00Z</dcterms:modified>
</cp:coreProperties>
</file>